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1F2B0D"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057720" w:history="1">
        <w:r w:rsidR="001F2B0D" w:rsidRPr="006A7055">
          <w:rPr>
            <w:rStyle w:val="Hyperlink"/>
            <w:noProof/>
            <w14:scene3d>
              <w14:camera w14:prst="orthographicFront"/>
              <w14:lightRig w14:rig="threePt" w14:dir="t">
                <w14:rot w14:lat="0" w14:lon="0" w14:rev="0"/>
              </w14:lightRig>
            </w14:scene3d>
          </w:rPr>
          <w:t>1</w:t>
        </w:r>
        <w:r w:rsidR="001F2B0D">
          <w:rPr>
            <w:rFonts w:eastAsiaTheme="minorEastAsia" w:cstheme="minorBidi"/>
            <w:b w:val="0"/>
            <w:bCs w:val="0"/>
            <w:noProof/>
            <w:sz w:val="22"/>
            <w:szCs w:val="22"/>
          </w:rPr>
          <w:tab/>
        </w:r>
        <w:r w:rsidR="001F2B0D" w:rsidRPr="006A7055">
          <w:rPr>
            <w:rStyle w:val="Hyperlink"/>
            <w:noProof/>
          </w:rPr>
          <w:t>Introduction</w:t>
        </w:r>
        <w:r w:rsidR="001F2B0D">
          <w:rPr>
            <w:noProof/>
            <w:webHidden/>
          </w:rPr>
          <w:tab/>
        </w:r>
        <w:r w:rsidR="001F2B0D">
          <w:rPr>
            <w:noProof/>
            <w:webHidden/>
          </w:rPr>
          <w:fldChar w:fldCharType="begin"/>
        </w:r>
        <w:r w:rsidR="001F2B0D">
          <w:rPr>
            <w:noProof/>
            <w:webHidden/>
          </w:rPr>
          <w:instrText xml:space="preserve"> PAGEREF _Toc525057720 \h </w:instrText>
        </w:r>
        <w:r w:rsidR="001F2B0D">
          <w:rPr>
            <w:noProof/>
            <w:webHidden/>
          </w:rPr>
        </w:r>
        <w:r w:rsidR="001F2B0D">
          <w:rPr>
            <w:noProof/>
            <w:webHidden/>
          </w:rPr>
          <w:fldChar w:fldCharType="separate"/>
        </w:r>
        <w:r w:rsidR="00514A12">
          <w:rPr>
            <w:noProof/>
            <w:webHidden/>
          </w:rPr>
          <w:t>1</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21" w:history="1">
        <w:r w:rsidR="001F2B0D" w:rsidRPr="006A7055">
          <w:rPr>
            <w:rStyle w:val="Hyperlink"/>
            <w:noProof/>
          </w:rPr>
          <w:t>1.1</w:t>
        </w:r>
        <w:r w:rsidR="001F2B0D">
          <w:rPr>
            <w:rFonts w:eastAsiaTheme="minorEastAsia" w:cstheme="minorBidi"/>
            <w:iCs w:val="0"/>
            <w:noProof/>
            <w:sz w:val="22"/>
            <w:szCs w:val="22"/>
          </w:rPr>
          <w:tab/>
        </w:r>
        <w:r w:rsidR="001F2B0D" w:rsidRPr="006A7055">
          <w:rPr>
            <w:rStyle w:val="Hyperlink"/>
            <w:noProof/>
          </w:rPr>
          <w:t>Motivation</w:t>
        </w:r>
        <w:r w:rsidR="001F2B0D">
          <w:rPr>
            <w:noProof/>
            <w:webHidden/>
          </w:rPr>
          <w:tab/>
        </w:r>
        <w:r w:rsidR="001F2B0D">
          <w:rPr>
            <w:noProof/>
            <w:webHidden/>
          </w:rPr>
          <w:fldChar w:fldCharType="begin"/>
        </w:r>
        <w:r w:rsidR="001F2B0D">
          <w:rPr>
            <w:noProof/>
            <w:webHidden/>
          </w:rPr>
          <w:instrText xml:space="preserve"> PAGEREF _Toc525057721 \h </w:instrText>
        </w:r>
        <w:r w:rsidR="001F2B0D">
          <w:rPr>
            <w:noProof/>
            <w:webHidden/>
          </w:rPr>
        </w:r>
        <w:r w:rsidR="001F2B0D">
          <w:rPr>
            <w:noProof/>
            <w:webHidden/>
          </w:rPr>
          <w:fldChar w:fldCharType="separate"/>
        </w:r>
        <w:r w:rsidR="00514A12">
          <w:rPr>
            <w:noProof/>
            <w:webHidden/>
          </w:rPr>
          <w:t>2</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22" w:history="1">
        <w:r w:rsidR="001F2B0D" w:rsidRPr="006A7055">
          <w:rPr>
            <w:rStyle w:val="Hyperlink"/>
            <w:noProof/>
          </w:rPr>
          <w:t>1.2</w:t>
        </w:r>
        <w:r w:rsidR="001F2B0D">
          <w:rPr>
            <w:rFonts w:eastAsiaTheme="minorEastAsia" w:cstheme="minorBidi"/>
            <w:iCs w:val="0"/>
            <w:noProof/>
            <w:sz w:val="22"/>
            <w:szCs w:val="22"/>
          </w:rPr>
          <w:tab/>
        </w:r>
        <w:r w:rsidR="001F2B0D" w:rsidRPr="006A7055">
          <w:rPr>
            <w:rStyle w:val="Hyperlink"/>
            <w:noProof/>
          </w:rPr>
          <w:t>Objectives</w:t>
        </w:r>
        <w:r w:rsidR="001F2B0D">
          <w:rPr>
            <w:noProof/>
            <w:webHidden/>
          </w:rPr>
          <w:tab/>
        </w:r>
        <w:r w:rsidR="001F2B0D">
          <w:rPr>
            <w:noProof/>
            <w:webHidden/>
          </w:rPr>
          <w:fldChar w:fldCharType="begin"/>
        </w:r>
        <w:r w:rsidR="001F2B0D">
          <w:rPr>
            <w:noProof/>
            <w:webHidden/>
          </w:rPr>
          <w:instrText xml:space="preserve"> PAGEREF _Toc525057722 \h </w:instrText>
        </w:r>
        <w:r w:rsidR="001F2B0D">
          <w:rPr>
            <w:noProof/>
            <w:webHidden/>
          </w:rPr>
        </w:r>
        <w:r w:rsidR="001F2B0D">
          <w:rPr>
            <w:noProof/>
            <w:webHidden/>
          </w:rPr>
          <w:fldChar w:fldCharType="separate"/>
        </w:r>
        <w:r w:rsidR="00514A12">
          <w:rPr>
            <w:noProof/>
            <w:webHidden/>
          </w:rPr>
          <w:t>3</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23" w:history="1">
        <w:r w:rsidR="001F2B0D" w:rsidRPr="006A7055">
          <w:rPr>
            <w:rStyle w:val="Hyperlink"/>
            <w:noProof/>
            <w14:scene3d>
              <w14:camera w14:prst="orthographicFront"/>
              <w14:lightRig w14:rig="threePt" w14:dir="t">
                <w14:rot w14:lat="0" w14:lon="0" w14:rev="0"/>
              </w14:lightRig>
            </w14:scene3d>
          </w:rPr>
          <w:t>2</w:t>
        </w:r>
        <w:r w:rsidR="001F2B0D">
          <w:rPr>
            <w:rFonts w:eastAsiaTheme="minorEastAsia" w:cstheme="minorBidi"/>
            <w:b w:val="0"/>
            <w:bCs w:val="0"/>
            <w:noProof/>
            <w:sz w:val="22"/>
            <w:szCs w:val="22"/>
          </w:rPr>
          <w:tab/>
        </w:r>
        <w:r w:rsidR="001F2B0D" w:rsidRPr="006A7055">
          <w:rPr>
            <w:rStyle w:val="Hyperlink"/>
            <w:noProof/>
          </w:rPr>
          <w:t>Literature Survey</w:t>
        </w:r>
        <w:r w:rsidR="001F2B0D">
          <w:rPr>
            <w:noProof/>
            <w:webHidden/>
          </w:rPr>
          <w:tab/>
        </w:r>
        <w:r w:rsidR="001F2B0D">
          <w:rPr>
            <w:noProof/>
            <w:webHidden/>
          </w:rPr>
          <w:fldChar w:fldCharType="begin"/>
        </w:r>
        <w:r w:rsidR="001F2B0D">
          <w:rPr>
            <w:noProof/>
            <w:webHidden/>
          </w:rPr>
          <w:instrText xml:space="preserve"> PAGEREF _Toc525057723 \h </w:instrText>
        </w:r>
        <w:r w:rsidR="001F2B0D">
          <w:rPr>
            <w:noProof/>
            <w:webHidden/>
          </w:rPr>
        </w:r>
        <w:r w:rsidR="001F2B0D">
          <w:rPr>
            <w:noProof/>
            <w:webHidden/>
          </w:rPr>
          <w:fldChar w:fldCharType="separate"/>
        </w:r>
        <w:r w:rsidR="00514A12">
          <w:rPr>
            <w:noProof/>
            <w:webHidden/>
          </w:rPr>
          <w:t>4</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24" w:history="1">
        <w:r w:rsidR="001F2B0D" w:rsidRPr="006A7055">
          <w:rPr>
            <w:rStyle w:val="Hyperlink"/>
            <w:noProof/>
          </w:rPr>
          <w:t>2.1</w:t>
        </w:r>
        <w:r w:rsidR="001F2B0D">
          <w:rPr>
            <w:rFonts w:eastAsiaTheme="minorEastAsia" w:cstheme="minorBidi"/>
            <w:iCs w:val="0"/>
            <w:noProof/>
            <w:sz w:val="22"/>
            <w:szCs w:val="22"/>
          </w:rPr>
          <w:tab/>
        </w:r>
        <w:r w:rsidR="001F2B0D" w:rsidRPr="006A7055">
          <w:rPr>
            <w:rStyle w:val="Hyperlink"/>
            <w:noProof/>
          </w:rPr>
          <w:t>Magnetic resonance imaging (MRI)</w:t>
        </w:r>
        <w:r w:rsidR="001F2B0D">
          <w:rPr>
            <w:noProof/>
            <w:webHidden/>
          </w:rPr>
          <w:tab/>
        </w:r>
        <w:r w:rsidR="001F2B0D">
          <w:rPr>
            <w:noProof/>
            <w:webHidden/>
          </w:rPr>
          <w:fldChar w:fldCharType="begin"/>
        </w:r>
        <w:r w:rsidR="001F2B0D">
          <w:rPr>
            <w:noProof/>
            <w:webHidden/>
          </w:rPr>
          <w:instrText xml:space="preserve"> PAGEREF _Toc525057724 \h </w:instrText>
        </w:r>
        <w:r w:rsidR="001F2B0D">
          <w:rPr>
            <w:noProof/>
            <w:webHidden/>
          </w:rPr>
        </w:r>
        <w:r w:rsidR="001F2B0D">
          <w:rPr>
            <w:noProof/>
            <w:webHidden/>
          </w:rPr>
          <w:fldChar w:fldCharType="separate"/>
        </w:r>
        <w:r w:rsidR="00514A12">
          <w:rPr>
            <w:noProof/>
            <w:webHidden/>
          </w:rPr>
          <w:t>4</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25" w:history="1">
        <w:r w:rsidR="001F2B0D" w:rsidRPr="006A7055">
          <w:rPr>
            <w:rStyle w:val="Hyperlink"/>
            <w:noProof/>
          </w:rPr>
          <w:t>2.1.1</w:t>
        </w:r>
        <w:r w:rsidR="001F2B0D">
          <w:rPr>
            <w:rFonts w:eastAsiaTheme="minorEastAsia" w:cstheme="minorBidi"/>
            <w:noProof/>
            <w:sz w:val="22"/>
            <w:szCs w:val="22"/>
          </w:rPr>
          <w:tab/>
        </w:r>
        <w:r w:rsidR="001F2B0D" w:rsidRPr="006A7055">
          <w:rPr>
            <w:rStyle w:val="Hyperlink"/>
            <w:noProof/>
          </w:rPr>
          <w:t>Artifacts in MRI imaging</w:t>
        </w:r>
        <w:r w:rsidR="001F2B0D">
          <w:rPr>
            <w:noProof/>
            <w:webHidden/>
          </w:rPr>
          <w:tab/>
        </w:r>
        <w:r w:rsidR="001F2B0D">
          <w:rPr>
            <w:noProof/>
            <w:webHidden/>
          </w:rPr>
          <w:fldChar w:fldCharType="begin"/>
        </w:r>
        <w:r w:rsidR="001F2B0D">
          <w:rPr>
            <w:noProof/>
            <w:webHidden/>
          </w:rPr>
          <w:instrText xml:space="preserve"> PAGEREF _Toc525057725 \h </w:instrText>
        </w:r>
        <w:r w:rsidR="001F2B0D">
          <w:rPr>
            <w:noProof/>
            <w:webHidden/>
          </w:rPr>
        </w:r>
        <w:r w:rsidR="001F2B0D">
          <w:rPr>
            <w:noProof/>
            <w:webHidden/>
          </w:rPr>
          <w:fldChar w:fldCharType="separate"/>
        </w:r>
        <w:r w:rsidR="00514A12">
          <w:rPr>
            <w:noProof/>
            <w:webHidden/>
          </w:rPr>
          <w:t>5</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26" w:history="1">
        <w:r w:rsidR="001F2B0D" w:rsidRPr="006A7055">
          <w:rPr>
            <w:rStyle w:val="Hyperlink"/>
            <w:noProof/>
          </w:rPr>
          <w:t>2.1.1.1</w:t>
        </w:r>
        <w:r w:rsidR="001F2B0D">
          <w:rPr>
            <w:rFonts w:eastAsiaTheme="minorEastAsia" w:cstheme="minorBidi"/>
            <w:noProof/>
            <w:sz w:val="22"/>
            <w:szCs w:val="22"/>
          </w:rPr>
          <w:tab/>
        </w:r>
        <w:r w:rsidR="001F2B0D" w:rsidRPr="006A7055">
          <w:rPr>
            <w:rStyle w:val="Hyperlink"/>
            <w:noProof/>
          </w:rPr>
          <w:t>Chemical shift artifacts</w:t>
        </w:r>
        <w:r w:rsidR="001F2B0D">
          <w:rPr>
            <w:noProof/>
            <w:webHidden/>
          </w:rPr>
          <w:tab/>
        </w:r>
        <w:r w:rsidR="001F2B0D">
          <w:rPr>
            <w:noProof/>
            <w:webHidden/>
          </w:rPr>
          <w:fldChar w:fldCharType="begin"/>
        </w:r>
        <w:r w:rsidR="001F2B0D">
          <w:rPr>
            <w:noProof/>
            <w:webHidden/>
          </w:rPr>
          <w:instrText xml:space="preserve"> PAGEREF _Toc525057726 \h </w:instrText>
        </w:r>
        <w:r w:rsidR="001F2B0D">
          <w:rPr>
            <w:noProof/>
            <w:webHidden/>
          </w:rPr>
        </w:r>
        <w:r w:rsidR="001F2B0D">
          <w:rPr>
            <w:noProof/>
            <w:webHidden/>
          </w:rPr>
          <w:fldChar w:fldCharType="separate"/>
        </w:r>
        <w:r w:rsidR="00514A12">
          <w:rPr>
            <w:noProof/>
            <w:webHidden/>
          </w:rPr>
          <w:t>5</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27" w:history="1">
        <w:r w:rsidR="001F2B0D" w:rsidRPr="006A7055">
          <w:rPr>
            <w:rStyle w:val="Hyperlink"/>
            <w:noProof/>
          </w:rPr>
          <w:t>2.1.1.2</w:t>
        </w:r>
        <w:r w:rsidR="001F2B0D">
          <w:rPr>
            <w:rFonts w:eastAsiaTheme="minorEastAsia" w:cstheme="minorBidi"/>
            <w:noProof/>
            <w:sz w:val="22"/>
            <w:szCs w:val="22"/>
          </w:rPr>
          <w:tab/>
        </w:r>
        <w:r w:rsidR="001F2B0D" w:rsidRPr="006A7055">
          <w:rPr>
            <w:rStyle w:val="Hyperlink"/>
            <w:noProof/>
          </w:rPr>
          <w:t>Phase cancellation artifact</w:t>
        </w:r>
        <w:r w:rsidR="001F2B0D">
          <w:rPr>
            <w:noProof/>
            <w:webHidden/>
          </w:rPr>
          <w:tab/>
        </w:r>
        <w:r w:rsidR="001F2B0D">
          <w:rPr>
            <w:noProof/>
            <w:webHidden/>
          </w:rPr>
          <w:fldChar w:fldCharType="begin"/>
        </w:r>
        <w:r w:rsidR="001F2B0D">
          <w:rPr>
            <w:noProof/>
            <w:webHidden/>
          </w:rPr>
          <w:instrText xml:space="preserve"> PAGEREF _Toc525057727 \h </w:instrText>
        </w:r>
        <w:r w:rsidR="001F2B0D">
          <w:rPr>
            <w:noProof/>
            <w:webHidden/>
          </w:rPr>
        </w:r>
        <w:r w:rsidR="001F2B0D">
          <w:rPr>
            <w:noProof/>
            <w:webHidden/>
          </w:rPr>
          <w:fldChar w:fldCharType="separate"/>
        </w:r>
        <w:r w:rsidR="00514A12">
          <w:rPr>
            <w:noProof/>
            <w:webHidden/>
          </w:rPr>
          <w:t>7</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28" w:history="1">
        <w:r w:rsidR="001F2B0D" w:rsidRPr="006A7055">
          <w:rPr>
            <w:rStyle w:val="Hyperlink"/>
            <w:noProof/>
          </w:rPr>
          <w:t>2.1.1.3</w:t>
        </w:r>
        <w:r w:rsidR="001F2B0D">
          <w:rPr>
            <w:rFonts w:eastAsiaTheme="minorEastAsia" w:cstheme="minorBidi"/>
            <w:noProof/>
            <w:sz w:val="22"/>
            <w:szCs w:val="22"/>
          </w:rPr>
          <w:tab/>
        </w:r>
        <w:r w:rsidR="001F2B0D" w:rsidRPr="006A7055">
          <w:rPr>
            <w:rStyle w:val="Hyperlink"/>
            <w:noProof/>
          </w:rPr>
          <w:t>Noise</w:t>
        </w:r>
        <w:r w:rsidR="001F2B0D">
          <w:rPr>
            <w:noProof/>
            <w:webHidden/>
          </w:rPr>
          <w:tab/>
        </w:r>
        <w:r w:rsidR="001F2B0D">
          <w:rPr>
            <w:noProof/>
            <w:webHidden/>
          </w:rPr>
          <w:fldChar w:fldCharType="begin"/>
        </w:r>
        <w:r w:rsidR="001F2B0D">
          <w:rPr>
            <w:noProof/>
            <w:webHidden/>
          </w:rPr>
          <w:instrText xml:space="preserve"> PAGEREF _Toc525057728 \h </w:instrText>
        </w:r>
        <w:r w:rsidR="001F2B0D">
          <w:rPr>
            <w:noProof/>
            <w:webHidden/>
          </w:rPr>
        </w:r>
        <w:r w:rsidR="001F2B0D">
          <w:rPr>
            <w:noProof/>
            <w:webHidden/>
          </w:rPr>
          <w:fldChar w:fldCharType="separate"/>
        </w:r>
        <w:r w:rsidR="00514A12">
          <w:rPr>
            <w:noProof/>
            <w:webHidden/>
          </w:rPr>
          <w:t>8</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29" w:history="1">
        <w:r w:rsidR="001F2B0D" w:rsidRPr="006A7055">
          <w:rPr>
            <w:rStyle w:val="Hyperlink"/>
            <w:noProof/>
          </w:rPr>
          <w:t>2.2</w:t>
        </w:r>
        <w:r w:rsidR="001F2B0D">
          <w:rPr>
            <w:rFonts w:eastAsiaTheme="minorEastAsia" w:cstheme="minorBidi"/>
            <w:iCs w:val="0"/>
            <w:noProof/>
            <w:sz w:val="22"/>
            <w:szCs w:val="22"/>
          </w:rPr>
          <w:tab/>
        </w:r>
        <w:r w:rsidR="001F2B0D" w:rsidRPr="006A7055">
          <w:rPr>
            <w:rStyle w:val="Hyperlink"/>
            <w:noProof/>
          </w:rPr>
          <w:t>Instrument tracking methods in interventional MRI</w:t>
        </w:r>
        <w:r w:rsidR="001F2B0D">
          <w:rPr>
            <w:noProof/>
            <w:webHidden/>
          </w:rPr>
          <w:tab/>
        </w:r>
        <w:r w:rsidR="001F2B0D">
          <w:rPr>
            <w:noProof/>
            <w:webHidden/>
          </w:rPr>
          <w:fldChar w:fldCharType="begin"/>
        </w:r>
        <w:r w:rsidR="001F2B0D">
          <w:rPr>
            <w:noProof/>
            <w:webHidden/>
          </w:rPr>
          <w:instrText xml:space="preserve"> PAGEREF _Toc525057729 \h </w:instrText>
        </w:r>
        <w:r w:rsidR="001F2B0D">
          <w:rPr>
            <w:noProof/>
            <w:webHidden/>
          </w:rPr>
        </w:r>
        <w:r w:rsidR="001F2B0D">
          <w:rPr>
            <w:noProof/>
            <w:webHidden/>
          </w:rPr>
          <w:fldChar w:fldCharType="separate"/>
        </w:r>
        <w:r w:rsidR="00514A12">
          <w:rPr>
            <w:noProof/>
            <w:webHidden/>
          </w:rPr>
          <w:t>10</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30" w:history="1">
        <w:r w:rsidR="001F2B0D" w:rsidRPr="006A7055">
          <w:rPr>
            <w:rStyle w:val="Hyperlink"/>
            <w:noProof/>
          </w:rPr>
          <w:t>2.2.1</w:t>
        </w:r>
        <w:r w:rsidR="001F2B0D">
          <w:rPr>
            <w:rFonts w:eastAsiaTheme="minorEastAsia" w:cstheme="minorBidi"/>
            <w:noProof/>
            <w:sz w:val="22"/>
            <w:szCs w:val="22"/>
          </w:rPr>
          <w:tab/>
        </w:r>
        <w:r w:rsidR="001F2B0D" w:rsidRPr="006A7055">
          <w:rPr>
            <w:rStyle w:val="Hyperlink"/>
            <w:noProof/>
          </w:rPr>
          <w:t>General tracking approaches</w:t>
        </w:r>
        <w:r w:rsidR="001F2B0D">
          <w:rPr>
            <w:noProof/>
            <w:webHidden/>
          </w:rPr>
          <w:tab/>
        </w:r>
        <w:r w:rsidR="001F2B0D">
          <w:rPr>
            <w:noProof/>
            <w:webHidden/>
          </w:rPr>
          <w:fldChar w:fldCharType="begin"/>
        </w:r>
        <w:r w:rsidR="001F2B0D">
          <w:rPr>
            <w:noProof/>
            <w:webHidden/>
          </w:rPr>
          <w:instrText xml:space="preserve"> PAGEREF _Toc525057730 \h </w:instrText>
        </w:r>
        <w:r w:rsidR="001F2B0D">
          <w:rPr>
            <w:noProof/>
            <w:webHidden/>
          </w:rPr>
        </w:r>
        <w:r w:rsidR="001F2B0D">
          <w:rPr>
            <w:noProof/>
            <w:webHidden/>
          </w:rPr>
          <w:fldChar w:fldCharType="separate"/>
        </w:r>
        <w:r w:rsidR="00514A12">
          <w:rPr>
            <w:noProof/>
            <w:webHidden/>
          </w:rPr>
          <w:t>11</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31" w:history="1">
        <w:r w:rsidR="001F2B0D" w:rsidRPr="006A7055">
          <w:rPr>
            <w:rStyle w:val="Hyperlink"/>
            <w:noProof/>
          </w:rPr>
          <w:t>2.2.2</w:t>
        </w:r>
        <w:r w:rsidR="001F2B0D">
          <w:rPr>
            <w:rFonts w:eastAsiaTheme="minorEastAsia" w:cstheme="minorBidi"/>
            <w:noProof/>
            <w:sz w:val="22"/>
            <w:szCs w:val="22"/>
          </w:rPr>
          <w:tab/>
        </w:r>
        <w:r w:rsidR="001F2B0D" w:rsidRPr="006A7055">
          <w:rPr>
            <w:rStyle w:val="Hyperlink"/>
            <w:noProof/>
          </w:rPr>
          <w:t>Passive MRI marker tracking</w:t>
        </w:r>
        <w:r w:rsidR="001F2B0D">
          <w:rPr>
            <w:noProof/>
            <w:webHidden/>
          </w:rPr>
          <w:tab/>
        </w:r>
        <w:r w:rsidR="001F2B0D">
          <w:rPr>
            <w:noProof/>
            <w:webHidden/>
          </w:rPr>
          <w:fldChar w:fldCharType="begin"/>
        </w:r>
        <w:r w:rsidR="001F2B0D">
          <w:rPr>
            <w:noProof/>
            <w:webHidden/>
          </w:rPr>
          <w:instrText xml:space="preserve"> PAGEREF _Toc525057731 \h </w:instrText>
        </w:r>
        <w:r w:rsidR="001F2B0D">
          <w:rPr>
            <w:noProof/>
            <w:webHidden/>
          </w:rPr>
        </w:r>
        <w:r w:rsidR="001F2B0D">
          <w:rPr>
            <w:noProof/>
            <w:webHidden/>
          </w:rPr>
          <w:fldChar w:fldCharType="separate"/>
        </w:r>
        <w:r w:rsidR="00514A12">
          <w:rPr>
            <w:noProof/>
            <w:webHidden/>
          </w:rPr>
          <w:t>12</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32" w:history="1">
        <w:r w:rsidR="001F2B0D" w:rsidRPr="006A7055">
          <w:rPr>
            <w:rStyle w:val="Hyperlink"/>
            <w:noProof/>
          </w:rPr>
          <w:t>2.3</w:t>
        </w:r>
        <w:r w:rsidR="001F2B0D">
          <w:rPr>
            <w:rFonts w:eastAsiaTheme="minorEastAsia" w:cstheme="minorBidi"/>
            <w:iCs w:val="0"/>
            <w:noProof/>
            <w:sz w:val="22"/>
            <w:szCs w:val="22"/>
          </w:rPr>
          <w:tab/>
        </w:r>
        <w:r w:rsidR="001F2B0D" w:rsidRPr="006A7055">
          <w:rPr>
            <w:rStyle w:val="Hyperlink"/>
            <w:noProof/>
          </w:rPr>
          <w:t>Principal of Z-fr</w:t>
        </w:r>
        <w:r w:rsidR="001F2B0D" w:rsidRPr="006A7055">
          <w:rPr>
            <w:rStyle w:val="Hyperlink"/>
            <w:noProof/>
          </w:rPr>
          <w:t>a</w:t>
        </w:r>
        <w:r w:rsidR="001F2B0D" w:rsidRPr="006A7055">
          <w:rPr>
            <w:rStyle w:val="Hyperlink"/>
            <w:noProof/>
          </w:rPr>
          <w:t>me</w:t>
        </w:r>
        <w:r w:rsidR="001F2B0D" w:rsidRPr="006A7055">
          <w:rPr>
            <w:rStyle w:val="Hyperlink"/>
            <w:noProof/>
          </w:rPr>
          <w:t xml:space="preserve"> </w:t>
        </w:r>
        <w:r w:rsidR="001F2B0D" w:rsidRPr="006A7055">
          <w:rPr>
            <w:rStyle w:val="Hyperlink"/>
            <w:noProof/>
          </w:rPr>
          <w:t>marker</w:t>
        </w:r>
        <w:r w:rsidR="001F2B0D">
          <w:rPr>
            <w:noProof/>
            <w:webHidden/>
          </w:rPr>
          <w:tab/>
        </w:r>
        <w:r w:rsidR="001F2B0D">
          <w:rPr>
            <w:noProof/>
            <w:webHidden/>
          </w:rPr>
          <w:fldChar w:fldCharType="begin"/>
        </w:r>
        <w:r w:rsidR="001F2B0D">
          <w:rPr>
            <w:noProof/>
            <w:webHidden/>
          </w:rPr>
          <w:instrText xml:space="preserve"> PAGEREF _Toc525057732 \h </w:instrText>
        </w:r>
        <w:r w:rsidR="001F2B0D">
          <w:rPr>
            <w:noProof/>
            <w:webHidden/>
          </w:rPr>
        </w:r>
        <w:r w:rsidR="001F2B0D">
          <w:rPr>
            <w:noProof/>
            <w:webHidden/>
          </w:rPr>
          <w:fldChar w:fldCharType="separate"/>
        </w:r>
        <w:r w:rsidR="00514A12">
          <w:rPr>
            <w:noProof/>
            <w:webHidden/>
          </w:rPr>
          <w:t>12</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33" w:history="1">
        <w:r w:rsidR="001F2B0D" w:rsidRPr="006A7055">
          <w:rPr>
            <w:rStyle w:val="Hyperlink"/>
            <w:noProof/>
            <w14:scene3d>
              <w14:camera w14:prst="orthographicFront"/>
              <w14:lightRig w14:rig="threePt" w14:dir="t">
                <w14:rot w14:lat="0" w14:lon="0" w14:rev="0"/>
              </w14:lightRig>
            </w14:scene3d>
          </w:rPr>
          <w:t>3</w:t>
        </w:r>
        <w:r w:rsidR="001F2B0D">
          <w:rPr>
            <w:rFonts w:eastAsiaTheme="minorEastAsia" w:cstheme="minorBidi"/>
            <w:b w:val="0"/>
            <w:bCs w:val="0"/>
            <w:noProof/>
            <w:sz w:val="22"/>
            <w:szCs w:val="22"/>
          </w:rPr>
          <w:tab/>
        </w:r>
        <w:r w:rsidR="001F2B0D" w:rsidRPr="006A7055">
          <w:rPr>
            <w:rStyle w:val="Hyperlink"/>
            <w:noProof/>
          </w:rPr>
          <w:t>Methodology</w:t>
        </w:r>
        <w:r w:rsidR="001F2B0D">
          <w:rPr>
            <w:noProof/>
            <w:webHidden/>
          </w:rPr>
          <w:tab/>
        </w:r>
        <w:r w:rsidR="001F2B0D">
          <w:rPr>
            <w:noProof/>
            <w:webHidden/>
          </w:rPr>
          <w:fldChar w:fldCharType="begin"/>
        </w:r>
        <w:r w:rsidR="001F2B0D">
          <w:rPr>
            <w:noProof/>
            <w:webHidden/>
          </w:rPr>
          <w:instrText xml:space="preserve"> PAGEREF _Toc525057733 \h </w:instrText>
        </w:r>
        <w:r w:rsidR="001F2B0D">
          <w:rPr>
            <w:noProof/>
            <w:webHidden/>
          </w:rPr>
        </w:r>
        <w:r w:rsidR="001F2B0D">
          <w:rPr>
            <w:noProof/>
            <w:webHidden/>
          </w:rPr>
          <w:fldChar w:fldCharType="separate"/>
        </w:r>
        <w:r w:rsidR="00514A12">
          <w:rPr>
            <w:noProof/>
            <w:webHidden/>
          </w:rPr>
          <w:t>16</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34" w:history="1">
        <w:r w:rsidR="001F2B0D" w:rsidRPr="006A7055">
          <w:rPr>
            <w:rStyle w:val="Hyperlink"/>
            <w:noProof/>
          </w:rPr>
          <w:t>3.1</w:t>
        </w:r>
        <w:r w:rsidR="001F2B0D">
          <w:rPr>
            <w:rFonts w:eastAsiaTheme="minorEastAsia" w:cstheme="minorBidi"/>
            <w:iCs w:val="0"/>
            <w:noProof/>
            <w:sz w:val="22"/>
            <w:szCs w:val="22"/>
          </w:rPr>
          <w:tab/>
        </w:r>
        <w:r w:rsidR="001F2B0D" w:rsidRPr="006A7055">
          <w:rPr>
            <w:rStyle w:val="Hyperlink"/>
            <w:noProof/>
          </w:rPr>
          <w:t>Z-frame marker characterization</w:t>
        </w:r>
        <w:r w:rsidR="001F2B0D">
          <w:rPr>
            <w:noProof/>
            <w:webHidden/>
          </w:rPr>
          <w:tab/>
        </w:r>
        <w:r w:rsidR="001F2B0D">
          <w:rPr>
            <w:noProof/>
            <w:webHidden/>
          </w:rPr>
          <w:fldChar w:fldCharType="begin"/>
        </w:r>
        <w:r w:rsidR="001F2B0D">
          <w:rPr>
            <w:noProof/>
            <w:webHidden/>
          </w:rPr>
          <w:instrText xml:space="preserve"> PAGEREF _Toc525057734 \h </w:instrText>
        </w:r>
        <w:r w:rsidR="001F2B0D">
          <w:rPr>
            <w:noProof/>
            <w:webHidden/>
          </w:rPr>
        </w:r>
        <w:r w:rsidR="001F2B0D">
          <w:rPr>
            <w:noProof/>
            <w:webHidden/>
          </w:rPr>
          <w:fldChar w:fldCharType="separate"/>
        </w:r>
        <w:r w:rsidR="00514A12">
          <w:rPr>
            <w:noProof/>
            <w:webHidden/>
          </w:rPr>
          <w:t>16</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35" w:history="1">
        <w:r w:rsidR="001F2B0D" w:rsidRPr="006A7055">
          <w:rPr>
            <w:rStyle w:val="Hyperlink"/>
            <w:noProof/>
          </w:rPr>
          <w:t>3.1.1</w:t>
        </w:r>
        <w:r w:rsidR="001F2B0D">
          <w:rPr>
            <w:rFonts w:eastAsiaTheme="minorEastAsia" w:cstheme="minorBidi"/>
            <w:noProof/>
            <w:sz w:val="22"/>
            <w:szCs w:val="22"/>
          </w:rPr>
          <w:tab/>
        </w:r>
        <w:r w:rsidR="001F2B0D" w:rsidRPr="006A7055">
          <w:rPr>
            <w:rStyle w:val="Hyperlink"/>
            <w:noProof/>
          </w:rPr>
          <w:t>Z-frame physical structures</w:t>
        </w:r>
        <w:r w:rsidR="001F2B0D">
          <w:rPr>
            <w:noProof/>
            <w:webHidden/>
          </w:rPr>
          <w:tab/>
        </w:r>
        <w:r w:rsidR="001F2B0D">
          <w:rPr>
            <w:noProof/>
            <w:webHidden/>
          </w:rPr>
          <w:fldChar w:fldCharType="begin"/>
        </w:r>
        <w:r w:rsidR="001F2B0D">
          <w:rPr>
            <w:noProof/>
            <w:webHidden/>
          </w:rPr>
          <w:instrText xml:space="preserve"> PAGEREF _Toc525057735 \h </w:instrText>
        </w:r>
        <w:r w:rsidR="001F2B0D">
          <w:rPr>
            <w:noProof/>
            <w:webHidden/>
          </w:rPr>
        </w:r>
        <w:r w:rsidR="001F2B0D">
          <w:rPr>
            <w:noProof/>
            <w:webHidden/>
          </w:rPr>
          <w:fldChar w:fldCharType="separate"/>
        </w:r>
        <w:r w:rsidR="00514A12">
          <w:rPr>
            <w:noProof/>
            <w:webHidden/>
          </w:rPr>
          <w:t>16</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36" w:history="1">
        <w:r w:rsidR="001F2B0D" w:rsidRPr="006A7055">
          <w:rPr>
            <w:rStyle w:val="Hyperlink"/>
            <w:noProof/>
          </w:rPr>
          <w:t>3.1.1.1</w:t>
        </w:r>
        <w:r w:rsidR="001F2B0D">
          <w:rPr>
            <w:rFonts w:eastAsiaTheme="minorEastAsia" w:cstheme="minorBidi"/>
            <w:noProof/>
            <w:sz w:val="22"/>
            <w:szCs w:val="22"/>
          </w:rPr>
          <w:tab/>
        </w:r>
        <w:r w:rsidR="001F2B0D" w:rsidRPr="006A7055">
          <w:rPr>
            <w:rStyle w:val="Hyperlink"/>
            <w:noProof/>
          </w:rPr>
          <w:t>Center pointing triangles</w:t>
        </w:r>
        <w:r w:rsidR="001F2B0D">
          <w:rPr>
            <w:noProof/>
            <w:webHidden/>
          </w:rPr>
          <w:tab/>
        </w:r>
        <w:r w:rsidR="001F2B0D">
          <w:rPr>
            <w:noProof/>
            <w:webHidden/>
          </w:rPr>
          <w:fldChar w:fldCharType="begin"/>
        </w:r>
        <w:r w:rsidR="001F2B0D">
          <w:rPr>
            <w:noProof/>
            <w:webHidden/>
          </w:rPr>
          <w:instrText xml:space="preserve"> PAGEREF _Toc525057736 \h </w:instrText>
        </w:r>
        <w:r w:rsidR="001F2B0D">
          <w:rPr>
            <w:noProof/>
            <w:webHidden/>
          </w:rPr>
        </w:r>
        <w:r w:rsidR="001F2B0D">
          <w:rPr>
            <w:noProof/>
            <w:webHidden/>
          </w:rPr>
          <w:fldChar w:fldCharType="separate"/>
        </w:r>
        <w:r w:rsidR="00514A12">
          <w:rPr>
            <w:noProof/>
            <w:webHidden/>
          </w:rPr>
          <w:t>16</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37" w:history="1">
        <w:r w:rsidR="001F2B0D" w:rsidRPr="006A7055">
          <w:rPr>
            <w:rStyle w:val="Hyperlink"/>
            <w:noProof/>
          </w:rPr>
          <w:t>3.1.1.2</w:t>
        </w:r>
        <w:r w:rsidR="001F2B0D">
          <w:rPr>
            <w:rFonts w:eastAsiaTheme="minorEastAsia" w:cstheme="minorBidi"/>
            <w:noProof/>
            <w:sz w:val="22"/>
            <w:szCs w:val="22"/>
          </w:rPr>
          <w:tab/>
        </w:r>
        <w:r w:rsidR="001F2B0D" w:rsidRPr="006A7055">
          <w:rPr>
            <w:rStyle w:val="Hyperlink"/>
            <w:noProof/>
          </w:rPr>
          <w:t>Z-axis indication triangle</w:t>
        </w:r>
        <w:r w:rsidR="001F2B0D">
          <w:rPr>
            <w:noProof/>
            <w:webHidden/>
          </w:rPr>
          <w:tab/>
        </w:r>
        <w:r w:rsidR="001F2B0D">
          <w:rPr>
            <w:noProof/>
            <w:webHidden/>
          </w:rPr>
          <w:fldChar w:fldCharType="begin"/>
        </w:r>
        <w:r w:rsidR="001F2B0D">
          <w:rPr>
            <w:noProof/>
            <w:webHidden/>
          </w:rPr>
          <w:instrText xml:space="preserve"> PAGEREF _Toc525057737 \h </w:instrText>
        </w:r>
        <w:r w:rsidR="001F2B0D">
          <w:rPr>
            <w:noProof/>
            <w:webHidden/>
          </w:rPr>
        </w:r>
        <w:r w:rsidR="001F2B0D">
          <w:rPr>
            <w:noProof/>
            <w:webHidden/>
          </w:rPr>
          <w:fldChar w:fldCharType="separate"/>
        </w:r>
        <w:r w:rsidR="00514A12">
          <w:rPr>
            <w:noProof/>
            <w:webHidden/>
          </w:rPr>
          <w:t>19</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38" w:history="1">
        <w:r w:rsidR="001F2B0D" w:rsidRPr="006A7055">
          <w:rPr>
            <w:rStyle w:val="Hyperlink"/>
            <w:noProof/>
          </w:rPr>
          <w:t>3.1.1.3</w:t>
        </w:r>
        <w:r w:rsidR="001F2B0D">
          <w:rPr>
            <w:rFonts w:eastAsiaTheme="minorEastAsia" w:cstheme="minorBidi"/>
            <w:noProof/>
            <w:sz w:val="22"/>
            <w:szCs w:val="22"/>
          </w:rPr>
          <w:tab/>
        </w:r>
        <w:r w:rsidR="001F2B0D" w:rsidRPr="006A7055">
          <w:rPr>
            <w:rStyle w:val="Hyperlink"/>
            <w:noProof/>
          </w:rPr>
          <w:t>Square-shaped internal tunnel structure</w:t>
        </w:r>
        <w:r w:rsidR="001F2B0D">
          <w:rPr>
            <w:noProof/>
            <w:webHidden/>
          </w:rPr>
          <w:tab/>
        </w:r>
        <w:r w:rsidR="001F2B0D">
          <w:rPr>
            <w:noProof/>
            <w:webHidden/>
          </w:rPr>
          <w:fldChar w:fldCharType="begin"/>
        </w:r>
        <w:r w:rsidR="001F2B0D">
          <w:rPr>
            <w:noProof/>
            <w:webHidden/>
          </w:rPr>
          <w:instrText xml:space="preserve"> PAGEREF _Toc525057738 \h </w:instrText>
        </w:r>
        <w:r w:rsidR="001F2B0D">
          <w:rPr>
            <w:noProof/>
            <w:webHidden/>
          </w:rPr>
        </w:r>
        <w:r w:rsidR="001F2B0D">
          <w:rPr>
            <w:noProof/>
            <w:webHidden/>
          </w:rPr>
          <w:fldChar w:fldCharType="separate"/>
        </w:r>
        <w:r w:rsidR="00514A12">
          <w:rPr>
            <w:noProof/>
            <w:webHidden/>
          </w:rPr>
          <w:t>20</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39" w:history="1">
        <w:r w:rsidR="001F2B0D" w:rsidRPr="006A7055">
          <w:rPr>
            <w:rStyle w:val="Hyperlink"/>
            <w:noProof/>
          </w:rPr>
          <w:t>3.1.2</w:t>
        </w:r>
        <w:r w:rsidR="001F2B0D">
          <w:rPr>
            <w:rFonts w:eastAsiaTheme="minorEastAsia" w:cstheme="minorBidi"/>
            <w:noProof/>
            <w:sz w:val="22"/>
            <w:szCs w:val="22"/>
          </w:rPr>
          <w:tab/>
        </w:r>
        <w:r w:rsidR="001F2B0D" w:rsidRPr="006A7055">
          <w:rPr>
            <w:rStyle w:val="Hyperlink"/>
            <w:noProof/>
          </w:rPr>
          <w:t>Z-frame marker spectroscopy</w:t>
        </w:r>
        <w:r w:rsidR="001F2B0D">
          <w:rPr>
            <w:noProof/>
            <w:webHidden/>
          </w:rPr>
          <w:tab/>
        </w:r>
        <w:r w:rsidR="001F2B0D">
          <w:rPr>
            <w:noProof/>
            <w:webHidden/>
          </w:rPr>
          <w:fldChar w:fldCharType="begin"/>
        </w:r>
        <w:r w:rsidR="001F2B0D">
          <w:rPr>
            <w:noProof/>
            <w:webHidden/>
          </w:rPr>
          <w:instrText xml:space="preserve"> PAGEREF _Toc525057739 \h </w:instrText>
        </w:r>
        <w:r w:rsidR="001F2B0D">
          <w:rPr>
            <w:noProof/>
            <w:webHidden/>
          </w:rPr>
        </w:r>
        <w:r w:rsidR="001F2B0D">
          <w:rPr>
            <w:noProof/>
            <w:webHidden/>
          </w:rPr>
          <w:fldChar w:fldCharType="separate"/>
        </w:r>
        <w:r w:rsidR="00514A12">
          <w:rPr>
            <w:noProof/>
            <w:webHidden/>
          </w:rPr>
          <w:t>21</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0" w:history="1">
        <w:r w:rsidR="001F2B0D" w:rsidRPr="006A7055">
          <w:rPr>
            <w:rStyle w:val="Hyperlink"/>
            <w:noProof/>
          </w:rPr>
          <w:t>3.1.2.1</w:t>
        </w:r>
        <w:r w:rsidR="001F2B0D">
          <w:rPr>
            <w:rFonts w:eastAsiaTheme="minorEastAsia" w:cstheme="minorBidi"/>
            <w:noProof/>
            <w:sz w:val="22"/>
            <w:szCs w:val="22"/>
          </w:rPr>
          <w:tab/>
        </w:r>
        <w:r w:rsidR="001F2B0D" w:rsidRPr="006A7055">
          <w:rPr>
            <w:rStyle w:val="Hyperlink"/>
            <w:noProof/>
          </w:rPr>
          <w:t>Determination of the resin relaxation times</w:t>
        </w:r>
        <w:r w:rsidR="001F2B0D">
          <w:rPr>
            <w:noProof/>
            <w:webHidden/>
          </w:rPr>
          <w:tab/>
        </w:r>
        <w:r w:rsidR="001F2B0D">
          <w:rPr>
            <w:noProof/>
            <w:webHidden/>
          </w:rPr>
          <w:fldChar w:fldCharType="begin"/>
        </w:r>
        <w:r w:rsidR="001F2B0D">
          <w:rPr>
            <w:noProof/>
            <w:webHidden/>
          </w:rPr>
          <w:instrText xml:space="preserve"> PAGEREF _Toc525057740 \h </w:instrText>
        </w:r>
        <w:r w:rsidR="001F2B0D">
          <w:rPr>
            <w:noProof/>
            <w:webHidden/>
          </w:rPr>
        </w:r>
        <w:r w:rsidR="001F2B0D">
          <w:rPr>
            <w:noProof/>
            <w:webHidden/>
          </w:rPr>
          <w:fldChar w:fldCharType="separate"/>
        </w:r>
        <w:r w:rsidR="00514A12">
          <w:rPr>
            <w:noProof/>
            <w:webHidden/>
          </w:rPr>
          <w:t>21</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1" w:history="1">
        <w:r w:rsidR="001F2B0D" w:rsidRPr="006A7055">
          <w:rPr>
            <w:rStyle w:val="Hyperlink"/>
            <w:noProof/>
          </w:rPr>
          <w:t>3.1.2.2</w:t>
        </w:r>
        <w:r w:rsidR="001F2B0D">
          <w:rPr>
            <w:rFonts w:eastAsiaTheme="minorEastAsia" w:cstheme="minorBidi"/>
            <w:noProof/>
            <w:sz w:val="22"/>
            <w:szCs w:val="22"/>
          </w:rPr>
          <w:tab/>
        </w:r>
        <w:r w:rsidR="001F2B0D" w:rsidRPr="006A7055">
          <w:rPr>
            <w:rStyle w:val="Hyperlink"/>
            <w:noProof/>
          </w:rPr>
          <w:t>Experimental results</w:t>
        </w:r>
        <w:r w:rsidR="001F2B0D">
          <w:rPr>
            <w:noProof/>
            <w:webHidden/>
          </w:rPr>
          <w:tab/>
        </w:r>
        <w:r w:rsidR="001F2B0D">
          <w:rPr>
            <w:noProof/>
            <w:webHidden/>
          </w:rPr>
          <w:fldChar w:fldCharType="begin"/>
        </w:r>
        <w:r w:rsidR="001F2B0D">
          <w:rPr>
            <w:noProof/>
            <w:webHidden/>
          </w:rPr>
          <w:instrText xml:space="preserve"> PAGEREF _Toc525057741 \h </w:instrText>
        </w:r>
        <w:r w:rsidR="001F2B0D">
          <w:rPr>
            <w:noProof/>
            <w:webHidden/>
          </w:rPr>
        </w:r>
        <w:r w:rsidR="001F2B0D">
          <w:rPr>
            <w:noProof/>
            <w:webHidden/>
          </w:rPr>
          <w:fldChar w:fldCharType="separate"/>
        </w:r>
        <w:r w:rsidR="00514A12">
          <w:rPr>
            <w:noProof/>
            <w:webHidden/>
          </w:rPr>
          <w:t>23</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2" w:history="1">
        <w:r w:rsidR="001F2B0D" w:rsidRPr="006A7055">
          <w:rPr>
            <w:rStyle w:val="Hyperlink"/>
            <w:noProof/>
          </w:rPr>
          <w:t>3.1.2.3</w:t>
        </w:r>
        <w:r w:rsidR="001F2B0D">
          <w:rPr>
            <w:rFonts w:eastAsiaTheme="minorEastAsia" w:cstheme="minorBidi"/>
            <w:noProof/>
            <w:sz w:val="22"/>
            <w:szCs w:val="22"/>
          </w:rPr>
          <w:tab/>
        </w:r>
        <w:r w:rsidR="001F2B0D" w:rsidRPr="006A7055">
          <w:rPr>
            <w:rStyle w:val="Hyperlink"/>
            <w:noProof/>
          </w:rPr>
          <w:t>Future work</w:t>
        </w:r>
        <w:r w:rsidR="001F2B0D">
          <w:rPr>
            <w:noProof/>
            <w:webHidden/>
          </w:rPr>
          <w:tab/>
        </w:r>
        <w:r w:rsidR="001F2B0D">
          <w:rPr>
            <w:noProof/>
            <w:webHidden/>
          </w:rPr>
          <w:fldChar w:fldCharType="begin"/>
        </w:r>
        <w:r w:rsidR="001F2B0D">
          <w:rPr>
            <w:noProof/>
            <w:webHidden/>
          </w:rPr>
          <w:instrText xml:space="preserve"> PAGEREF _Toc525057742 \h </w:instrText>
        </w:r>
        <w:r w:rsidR="001F2B0D">
          <w:rPr>
            <w:noProof/>
            <w:webHidden/>
          </w:rPr>
        </w:r>
        <w:r w:rsidR="001F2B0D">
          <w:rPr>
            <w:noProof/>
            <w:webHidden/>
          </w:rPr>
          <w:fldChar w:fldCharType="separate"/>
        </w:r>
        <w:r w:rsidR="00514A12">
          <w:rPr>
            <w:noProof/>
            <w:webHidden/>
          </w:rPr>
          <w:t>25</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43" w:history="1">
        <w:r w:rsidR="001F2B0D" w:rsidRPr="006A7055">
          <w:rPr>
            <w:rStyle w:val="Hyperlink"/>
            <w:noProof/>
          </w:rPr>
          <w:t>3.2</w:t>
        </w:r>
        <w:r w:rsidR="001F2B0D">
          <w:rPr>
            <w:rFonts w:eastAsiaTheme="minorEastAsia" w:cstheme="minorBidi"/>
            <w:iCs w:val="0"/>
            <w:noProof/>
            <w:sz w:val="22"/>
            <w:szCs w:val="22"/>
          </w:rPr>
          <w:tab/>
        </w:r>
        <w:r w:rsidR="001F2B0D" w:rsidRPr="006A7055">
          <w:rPr>
            <w:rStyle w:val="Hyperlink"/>
            <w:noProof/>
          </w:rPr>
          <w:t>Alignment detection algorithm</w:t>
        </w:r>
        <w:r w:rsidR="001F2B0D">
          <w:rPr>
            <w:noProof/>
            <w:webHidden/>
          </w:rPr>
          <w:tab/>
        </w:r>
        <w:r w:rsidR="001F2B0D">
          <w:rPr>
            <w:noProof/>
            <w:webHidden/>
          </w:rPr>
          <w:fldChar w:fldCharType="begin"/>
        </w:r>
        <w:r w:rsidR="001F2B0D">
          <w:rPr>
            <w:noProof/>
            <w:webHidden/>
          </w:rPr>
          <w:instrText xml:space="preserve"> PAGEREF _Toc525057743 \h </w:instrText>
        </w:r>
        <w:r w:rsidR="001F2B0D">
          <w:rPr>
            <w:noProof/>
            <w:webHidden/>
          </w:rPr>
        </w:r>
        <w:r w:rsidR="001F2B0D">
          <w:rPr>
            <w:noProof/>
            <w:webHidden/>
          </w:rPr>
          <w:fldChar w:fldCharType="separate"/>
        </w:r>
        <w:r w:rsidR="00514A12">
          <w:rPr>
            <w:noProof/>
            <w:webHidden/>
          </w:rPr>
          <w:t>26</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44" w:history="1">
        <w:r w:rsidR="001F2B0D" w:rsidRPr="006A7055">
          <w:rPr>
            <w:rStyle w:val="Hyperlink"/>
            <w:noProof/>
          </w:rPr>
          <w:t>3.2.1</w:t>
        </w:r>
        <w:r w:rsidR="001F2B0D">
          <w:rPr>
            <w:rFonts w:eastAsiaTheme="minorEastAsia" w:cstheme="minorBidi"/>
            <w:noProof/>
            <w:sz w:val="22"/>
            <w:szCs w:val="22"/>
          </w:rPr>
          <w:tab/>
        </w:r>
        <w:r w:rsidR="001F2B0D" w:rsidRPr="006A7055">
          <w:rPr>
            <w:rStyle w:val="Hyperlink"/>
            <w:noProof/>
          </w:rPr>
          <w:t>Data acquisition</w:t>
        </w:r>
        <w:r w:rsidR="001F2B0D">
          <w:rPr>
            <w:noProof/>
            <w:webHidden/>
          </w:rPr>
          <w:tab/>
        </w:r>
        <w:r w:rsidR="001F2B0D">
          <w:rPr>
            <w:noProof/>
            <w:webHidden/>
          </w:rPr>
          <w:fldChar w:fldCharType="begin"/>
        </w:r>
        <w:r w:rsidR="001F2B0D">
          <w:rPr>
            <w:noProof/>
            <w:webHidden/>
          </w:rPr>
          <w:instrText xml:space="preserve"> PAGEREF _Toc525057744 \h </w:instrText>
        </w:r>
        <w:r w:rsidR="001F2B0D">
          <w:rPr>
            <w:noProof/>
            <w:webHidden/>
          </w:rPr>
        </w:r>
        <w:r w:rsidR="001F2B0D">
          <w:rPr>
            <w:noProof/>
            <w:webHidden/>
          </w:rPr>
          <w:fldChar w:fldCharType="separate"/>
        </w:r>
        <w:r w:rsidR="00514A12">
          <w:rPr>
            <w:noProof/>
            <w:webHidden/>
          </w:rPr>
          <w:t>29</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45" w:history="1">
        <w:r w:rsidR="001F2B0D" w:rsidRPr="006A7055">
          <w:rPr>
            <w:rStyle w:val="Hyperlink"/>
            <w:noProof/>
          </w:rPr>
          <w:t>3.2.2</w:t>
        </w:r>
        <w:r w:rsidR="001F2B0D">
          <w:rPr>
            <w:rFonts w:eastAsiaTheme="minorEastAsia" w:cstheme="minorBidi"/>
            <w:noProof/>
            <w:sz w:val="22"/>
            <w:szCs w:val="22"/>
          </w:rPr>
          <w:tab/>
        </w:r>
        <w:r w:rsidR="001F2B0D" w:rsidRPr="006A7055">
          <w:rPr>
            <w:rStyle w:val="Hyperlink"/>
            <w:noProof/>
          </w:rPr>
          <w:t>Image segmentation and pre-processing</w:t>
        </w:r>
        <w:r w:rsidR="001F2B0D">
          <w:rPr>
            <w:noProof/>
            <w:webHidden/>
          </w:rPr>
          <w:tab/>
        </w:r>
        <w:r w:rsidR="001F2B0D">
          <w:rPr>
            <w:noProof/>
            <w:webHidden/>
          </w:rPr>
          <w:fldChar w:fldCharType="begin"/>
        </w:r>
        <w:r w:rsidR="001F2B0D">
          <w:rPr>
            <w:noProof/>
            <w:webHidden/>
          </w:rPr>
          <w:instrText xml:space="preserve"> PAGEREF _Toc525057745 \h </w:instrText>
        </w:r>
        <w:r w:rsidR="001F2B0D">
          <w:rPr>
            <w:noProof/>
            <w:webHidden/>
          </w:rPr>
        </w:r>
        <w:r w:rsidR="001F2B0D">
          <w:rPr>
            <w:noProof/>
            <w:webHidden/>
          </w:rPr>
          <w:fldChar w:fldCharType="separate"/>
        </w:r>
        <w:r w:rsidR="00514A12">
          <w:rPr>
            <w:noProof/>
            <w:webHidden/>
          </w:rPr>
          <w:t>31</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6" w:history="1">
        <w:r w:rsidR="001F2B0D" w:rsidRPr="006A7055">
          <w:rPr>
            <w:rStyle w:val="Hyperlink"/>
            <w:noProof/>
          </w:rPr>
          <w:t>3.2.2.1</w:t>
        </w:r>
        <w:r w:rsidR="001F2B0D">
          <w:rPr>
            <w:rFonts w:eastAsiaTheme="minorEastAsia" w:cstheme="minorBidi"/>
            <w:noProof/>
            <w:sz w:val="22"/>
            <w:szCs w:val="22"/>
          </w:rPr>
          <w:tab/>
        </w:r>
        <w:r w:rsidR="001F2B0D" w:rsidRPr="006A7055">
          <w:rPr>
            <w:rStyle w:val="Hyperlink"/>
            <w:noProof/>
          </w:rPr>
          <w:t>Z-frame marker cropping</w:t>
        </w:r>
        <w:r w:rsidR="001F2B0D">
          <w:rPr>
            <w:noProof/>
            <w:webHidden/>
          </w:rPr>
          <w:tab/>
        </w:r>
        <w:r w:rsidR="001F2B0D">
          <w:rPr>
            <w:noProof/>
            <w:webHidden/>
          </w:rPr>
          <w:fldChar w:fldCharType="begin"/>
        </w:r>
        <w:r w:rsidR="001F2B0D">
          <w:rPr>
            <w:noProof/>
            <w:webHidden/>
          </w:rPr>
          <w:instrText xml:space="preserve"> PAGEREF _Toc525057746 \h </w:instrText>
        </w:r>
        <w:r w:rsidR="001F2B0D">
          <w:rPr>
            <w:noProof/>
            <w:webHidden/>
          </w:rPr>
        </w:r>
        <w:r w:rsidR="001F2B0D">
          <w:rPr>
            <w:noProof/>
            <w:webHidden/>
          </w:rPr>
          <w:fldChar w:fldCharType="separate"/>
        </w:r>
        <w:r w:rsidR="00514A12">
          <w:rPr>
            <w:noProof/>
            <w:webHidden/>
          </w:rPr>
          <w:t>32</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7" w:history="1">
        <w:r w:rsidR="001F2B0D" w:rsidRPr="006A7055">
          <w:rPr>
            <w:rStyle w:val="Hyperlink"/>
            <w:noProof/>
          </w:rPr>
          <w:t>3.2.2.2</w:t>
        </w:r>
        <w:r w:rsidR="001F2B0D">
          <w:rPr>
            <w:rFonts w:eastAsiaTheme="minorEastAsia" w:cstheme="minorBidi"/>
            <w:noProof/>
            <w:sz w:val="22"/>
            <w:szCs w:val="22"/>
          </w:rPr>
          <w:tab/>
        </w:r>
        <w:r w:rsidR="001F2B0D" w:rsidRPr="006A7055">
          <w:rPr>
            <w:rStyle w:val="Hyperlink"/>
            <w:noProof/>
          </w:rPr>
          <w:t>Automatic detection of Z-frame marker using Faster R-CNN</w:t>
        </w:r>
        <w:r w:rsidR="001F2B0D">
          <w:rPr>
            <w:noProof/>
            <w:webHidden/>
          </w:rPr>
          <w:tab/>
        </w:r>
        <w:r w:rsidR="001F2B0D">
          <w:rPr>
            <w:noProof/>
            <w:webHidden/>
          </w:rPr>
          <w:fldChar w:fldCharType="begin"/>
        </w:r>
        <w:r w:rsidR="001F2B0D">
          <w:rPr>
            <w:noProof/>
            <w:webHidden/>
          </w:rPr>
          <w:instrText xml:space="preserve"> PAGEREF _Toc525057747 \h </w:instrText>
        </w:r>
        <w:r w:rsidR="001F2B0D">
          <w:rPr>
            <w:noProof/>
            <w:webHidden/>
          </w:rPr>
        </w:r>
        <w:r w:rsidR="001F2B0D">
          <w:rPr>
            <w:noProof/>
            <w:webHidden/>
          </w:rPr>
          <w:fldChar w:fldCharType="separate"/>
        </w:r>
        <w:r w:rsidR="00514A12">
          <w:rPr>
            <w:noProof/>
            <w:webHidden/>
          </w:rPr>
          <w:t>32</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8" w:history="1">
        <w:r w:rsidR="001F2B0D" w:rsidRPr="006A7055">
          <w:rPr>
            <w:rStyle w:val="Hyperlink"/>
            <w:noProof/>
          </w:rPr>
          <w:t>3.2.2.3</w:t>
        </w:r>
        <w:r w:rsidR="001F2B0D">
          <w:rPr>
            <w:rFonts w:eastAsiaTheme="minorEastAsia" w:cstheme="minorBidi"/>
            <w:noProof/>
            <w:sz w:val="22"/>
            <w:szCs w:val="22"/>
          </w:rPr>
          <w:tab/>
        </w:r>
        <w:r w:rsidR="001F2B0D" w:rsidRPr="006A7055">
          <w:rPr>
            <w:rStyle w:val="Hyperlink"/>
            <w:noProof/>
          </w:rPr>
          <w:t>Noise removal of MRI images</w:t>
        </w:r>
        <w:r w:rsidR="001F2B0D">
          <w:rPr>
            <w:noProof/>
            <w:webHidden/>
          </w:rPr>
          <w:tab/>
        </w:r>
        <w:r w:rsidR="001F2B0D">
          <w:rPr>
            <w:noProof/>
            <w:webHidden/>
          </w:rPr>
          <w:fldChar w:fldCharType="begin"/>
        </w:r>
        <w:r w:rsidR="001F2B0D">
          <w:rPr>
            <w:noProof/>
            <w:webHidden/>
          </w:rPr>
          <w:instrText xml:space="preserve"> PAGEREF _Toc525057748 \h </w:instrText>
        </w:r>
        <w:r w:rsidR="001F2B0D">
          <w:rPr>
            <w:noProof/>
            <w:webHidden/>
          </w:rPr>
        </w:r>
        <w:r w:rsidR="001F2B0D">
          <w:rPr>
            <w:noProof/>
            <w:webHidden/>
          </w:rPr>
          <w:fldChar w:fldCharType="separate"/>
        </w:r>
        <w:r w:rsidR="00514A12">
          <w:rPr>
            <w:noProof/>
            <w:webHidden/>
          </w:rPr>
          <w:t>38</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49" w:history="1">
        <w:r w:rsidR="001F2B0D" w:rsidRPr="006A7055">
          <w:rPr>
            <w:rStyle w:val="Hyperlink"/>
            <w:noProof/>
          </w:rPr>
          <w:t>3.2.2.4</w:t>
        </w:r>
        <w:r w:rsidR="001F2B0D">
          <w:rPr>
            <w:rFonts w:eastAsiaTheme="minorEastAsia" w:cstheme="minorBidi"/>
            <w:noProof/>
            <w:sz w:val="22"/>
            <w:szCs w:val="22"/>
          </w:rPr>
          <w:tab/>
        </w:r>
        <w:r w:rsidR="001F2B0D" w:rsidRPr="006A7055">
          <w:rPr>
            <w:rStyle w:val="Hyperlink"/>
            <w:noProof/>
          </w:rPr>
          <w:t>Image contrast enhancement</w:t>
        </w:r>
        <w:r w:rsidR="001F2B0D">
          <w:rPr>
            <w:noProof/>
            <w:webHidden/>
          </w:rPr>
          <w:tab/>
        </w:r>
        <w:r w:rsidR="001F2B0D">
          <w:rPr>
            <w:noProof/>
            <w:webHidden/>
          </w:rPr>
          <w:fldChar w:fldCharType="begin"/>
        </w:r>
        <w:r w:rsidR="001F2B0D">
          <w:rPr>
            <w:noProof/>
            <w:webHidden/>
          </w:rPr>
          <w:instrText xml:space="preserve"> PAGEREF _Toc525057749 \h </w:instrText>
        </w:r>
        <w:r w:rsidR="001F2B0D">
          <w:rPr>
            <w:noProof/>
            <w:webHidden/>
          </w:rPr>
        </w:r>
        <w:r w:rsidR="001F2B0D">
          <w:rPr>
            <w:noProof/>
            <w:webHidden/>
          </w:rPr>
          <w:fldChar w:fldCharType="separate"/>
        </w:r>
        <w:r w:rsidR="00514A12">
          <w:rPr>
            <w:noProof/>
            <w:webHidden/>
          </w:rPr>
          <w:t>44</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0" w:history="1">
        <w:r w:rsidR="001F2B0D" w:rsidRPr="006A7055">
          <w:rPr>
            <w:rStyle w:val="Hyperlink"/>
            <w:noProof/>
          </w:rPr>
          <w:t>3.2.2.5</w:t>
        </w:r>
        <w:r w:rsidR="001F2B0D">
          <w:rPr>
            <w:rFonts w:eastAsiaTheme="minorEastAsia" w:cstheme="minorBidi"/>
            <w:noProof/>
            <w:sz w:val="22"/>
            <w:szCs w:val="22"/>
          </w:rPr>
          <w:tab/>
        </w:r>
        <w:r w:rsidR="001F2B0D" w:rsidRPr="006A7055">
          <w:rPr>
            <w:rStyle w:val="Hyperlink"/>
            <w:noProof/>
          </w:rPr>
          <w:t>Image binarization</w:t>
        </w:r>
        <w:r w:rsidR="001F2B0D">
          <w:rPr>
            <w:noProof/>
            <w:webHidden/>
          </w:rPr>
          <w:tab/>
        </w:r>
        <w:r w:rsidR="001F2B0D">
          <w:rPr>
            <w:noProof/>
            <w:webHidden/>
          </w:rPr>
          <w:fldChar w:fldCharType="begin"/>
        </w:r>
        <w:r w:rsidR="001F2B0D">
          <w:rPr>
            <w:noProof/>
            <w:webHidden/>
          </w:rPr>
          <w:instrText xml:space="preserve"> PAGEREF _Toc525057750 \h </w:instrText>
        </w:r>
        <w:r w:rsidR="001F2B0D">
          <w:rPr>
            <w:noProof/>
            <w:webHidden/>
          </w:rPr>
        </w:r>
        <w:r w:rsidR="001F2B0D">
          <w:rPr>
            <w:noProof/>
            <w:webHidden/>
          </w:rPr>
          <w:fldChar w:fldCharType="separate"/>
        </w:r>
        <w:r w:rsidR="00514A12">
          <w:rPr>
            <w:noProof/>
            <w:webHidden/>
          </w:rPr>
          <w:t>45</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1" w:history="1">
        <w:r w:rsidR="001F2B0D" w:rsidRPr="006A7055">
          <w:rPr>
            <w:rStyle w:val="Hyperlink"/>
            <w:noProof/>
          </w:rPr>
          <w:t>3.2.2.6</w:t>
        </w:r>
        <w:r w:rsidR="001F2B0D">
          <w:rPr>
            <w:rFonts w:eastAsiaTheme="minorEastAsia" w:cstheme="minorBidi"/>
            <w:noProof/>
            <w:sz w:val="22"/>
            <w:szCs w:val="22"/>
          </w:rPr>
          <w:tab/>
        </w:r>
        <w:r w:rsidR="001F2B0D" w:rsidRPr="006A7055">
          <w:rPr>
            <w:rStyle w:val="Hyperlink"/>
            <w:noProof/>
          </w:rPr>
          <w:t>Binary image mask</w:t>
        </w:r>
        <w:r w:rsidR="001F2B0D">
          <w:rPr>
            <w:noProof/>
            <w:webHidden/>
          </w:rPr>
          <w:tab/>
        </w:r>
        <w:r w:rsidR="001F2B0D">
          <w:rPr>
            <w:noProof/>
            <w:webHidden/>
          </w:rPr>
          <w:fldChar w:fldCharType="begin"/>
        </w:r>
        <w:r w:rsidR="001F2B0D">
          <w:rPr>
            <w:noProof/>
            <w:webHidden/>
          </w:rPr>
          <w:instrText xml:space="preserve"> PAGEREF _Toc525057751 \h </w:instrText>
        </w:r>
        <w:r w:rsidR="001F2B0D">
          <w:rPr>
            <w:noProof/>
            <w:webHidden/>
          </w:rPr>
        </w:r>
        <w:r w:rsidR="001F2B0D">
          <w:rPr>
            <w:noProof/>
            <w:webHidden/>
          </w:rPr>
          <w:fldChar w:fldCharType="separate"/>
        </w:r>
        <w:r w:rsidR="00514A12">
          <w:rPr>
            <w:noProof/>
            <w:webHidden/>
          </w:rPr>
          <w:t>46</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52" w:history="1">
        <w:r w:rsidR="001F2B0D" w:rsidRPr="006A7055">
          <w:rPr>
            <w:rStyle w:val="Hyperlink"/>
            <w:noProof/>
          </w:rPr>
          <w:t>3.2.3</w:t>
        </w:r>
        <w:r w:rsidR="001F2B0D">
          <w:rPr>
            <w:rFonts w:eastAsiaTheme="minorEastAsia" w:cstheme="minorBidi"/>
            <w:noProof/>
            <w:sz w:val="22"/>
            <w:szCs w:val="22"/>
          </w:rPr>
          <w:tab/>
        </w:r>
        <w:r w:rsidR="001F2B0D" w:rsidRPr="006A7055">
          <w:rPr>
            <w:rStyle w:val="Hyperlink"/>
            <w:noProof/>
          </w:rPr>
          <w:t>Localization and registration</w:t>
        </w:r>
        <w:r w:rsidR="001F2B0D">
          <w:rPr>
            <w:noProof/>
            <w:webHidden/>
          </w:rPr>
          <w:tab/>
        </w:r>
        <w:r w:rsidR="001F2B0D">
          <w:rPr>
            <w:noProof/>
            <w:webHidden/>
          </w:rPr>
          <w:fldChar w:fldCharType="begin"/>
        </w:r>
        <w:r w:rsidR="001F2B0D">
          <w:rPr>
            <w:noProof/>
            <w:webHidden/>
          </w:rPr>
          <w:instrText xml:space="preserve"> PAGEREF _Toc525057752 \h </w:instrText>
        </w:r>
        <w:r w:rsidR="001F2B0D">
          <w:rPr>
            <w:noProof/>
            <w:webHidden/>
          </w:rPr>
        </w:r>
        <w:r w:rsidR="001F2B0D">
          <w:rPr>
            <w:noProof/>
            <w:webHidden/>
          </w:rPr>
          <w:fldChar w:fldCharType="separate"/>
        </w:r>
        <w:r w:rsidR="00514A12">
          <w:rPr>
            <w:noProof/>
            <w:webHidden/>
          </w:rPr>
          <w:t>48</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3" w:history="1">
        <w:r w:rsidR="001F2B0D" w:rsidRPr="006A7055">
          <w:rPr>
            <w:rStyle w:val="Hyperlink"/>
            <w:noProof/>
          </w:rPr>
          <w:t>3.2.3.1</w:t>
        </w:r>
        <w:r w:rsidR="001F2B0D">
          <w:rPr>
            <w:rFonts w:eastAsiaTheme="minorEastAsia" w:cstheme="minorBidi"/>
            <w:noProof/>
            <w:sz w:val="22"/>
            <w:szCs w:val="22"/>
          </w:rPr>
          <w:tab/>
        </w:r>
        <w:r w:rsidR="001F2B0D" w:rsidRPr="006A7055">
          <w:rPr>
            <w:rStyle w:val="Hyperlink"/>
            <w:noProof/>
          </w:rPr>
          <w:t>Center detection of the fiducial ellipses</w:t>
        </w:r>
        <w:r w:rsidR="001F2B0D">
          <w:rPr>
            <w:noProof/>
            <w:webHidden/>
          </w:rPr>
          <w:tab/>
        </w:r>
        <w:r w:rsidR="001F2B0D">
          <w:rPr>
            <w:noProof/>
            <w:webHidden/>
          </w:rPr>
          <w:fldChar w:fldCharType="begin"/>
        </w:r>
        <w:r w:rsidR="001F2B0D">
          <w:rPr>
            <w:noProof/>
            <w:webHidden/>
          </w:rPr>
          <w:instrText xml:space="preserve"> PAGEREF _Toc525057753 \h </w:instrText>
        </w:r>
        <w:r w:rsidR="001F2B0D">
          <w:rPr>
            <w:noProof/>
            <w:webHidden/>
          </w:rPr>
        </w:r>
        <w:r w:rsidR="001F2B0D">
          <w:rPr>
            <w:noProof/>
            <w:webHidden/>
          </w:rPr>
          <w:fldChar w:fldCharType="separate"/>
        </w:r>
        <w:r w:rsidR="00514A12">
          <w:rPr>
            <w:noProof/>
            <w:webHidden/>
          </w:rPr>
          <w:t>48</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4" w:history="1">
        <w:r w:rsidR="001F2B0D" w:rsidRPr="006A7055">
          <w:rPr>
            <w:rStyle w:val="Hyperlink"/>
            <w:noProof/>
          </w:rPr>
          <w:t>3.2.3.2</w:t>
        </w:r>
        <w:r w:rsidR="001F2B0D">
          <w:rPr>
            <w:rFonts w:eastAsiaTheme="minorEastAsia" w:cstheme="minorBidi"/>
            <w:noProof/>
            <w:sz w:val="22"/>
            <w:szCs w:val="22"/>
          </w:rPr>
          <w:tab/>
        </w:r>
        <w:r w:rsidR="001F2B0D" w:rsidRPr="006A7055">
          <w:rPr>
            <w:rStyle w:val="Hyperlink"/>
            <w:noProof/>
          </w:rPr>
          <w:t>Image rotation estimation using automated feature matching</w:t>
        </w:r>
        <w:r w:rsidR="001F2B0D">
          <w:rPr>
            <w:noProof/>
            <w:webHidden/>
          </w:rPr>
          <w:tab/>
        </w:r>
        <w:r w:rsidR="001F2B0D">
          <w:rPr>
            <w:noProof/>
            <w:webHidden/>
          </w:rPr>
          <w:fldChar w:fldCharType="begin"/>
        </w:r>
        <w:r w:rsidR="001F2B0D">
          <w:rPr>
            <w:noProof/>
            <w:webHidden/>
          </w:rPr>
          <w:instrText xml:space="preserve"> PAGEREF _Toc525057754 \h </w:instrText>
        </w:r>
        <w:r w:rsidR="001F2B0D">
          <w:rPr>
            <w:noProof/>
            <w:webHidden/>
          </w:rPr>
        </w:r>
        <w:r w:rsidR="001F2B0D">
          <w:rPr>
            <w:noProof/>
            <w:webHidden/>
          </w:rPr>
          <w:fldChar w:fldCharType="separate"/>
        </w:r>
        <w:r w:rsidR="00514A12">
          <w:rPr>
            <w:noProof/>
            <w:webHidden/>
          </w:rPr>
          <w:t>49</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5" w:history="1">
        <w:r w:rsidR="001F2B0D" w:rsidRPr="006A7055">
          <w:rPr>
            <w:rStyle w:val="Hyperlink"/>
            <w:noProof/>
          </w:rPr>
          <w:t>3.2.3.3</w:t>
        </w:r>
        <w:r w:rsidR="001F2B0D">
          <w:rPr>
            <w:rFonts w:eastAsiaTheme="minorEastAsia" w:cstheme="minorBidi"/>
            <w:noProof/>
            <w:sz w:val="22"/>
            <w:szCs w:val="22"/>
          </w:rPr>
          <w:tab/>
        </w:r>
        <w:r w:rsidR="001F2B0D" w:rsidRPr="006A7055">
          <w:rPr>
            <w:rStyle w:val="Hyperlink"/>
            <w:rFonts w:cstheme="minorHAnsi"/>
            <w:noProof/>
          </w:rPr>
          <w:t xml:space="preserve">Image </w:t>
        </w:r>
        <w:r w:rsidR="001F2B0D" w:rsidRPr="006A7055">
          <w:rPr>
            <w:rStyle w:val="Hyperlink"/>
            <w:noProof/>
          </w:rPr>
          <w:t>rotation</w:t>
        </w:r>
        <w:r w:rsidR="001F2B0D" w:rsidRPr="006A7055">
          <w:rPr>
            <w:rStyle w:val="Hyperlink"/>
            <w:rFonts w:cstheme="minorHAnsi"/>
            <w:noProof/>
          </w:rPr>
          <w:t xml:space="preserve"> </w:t>
        </w:r>
        <w:r w:rsidR="001F2B0D" w:rsidRPr="006A7055">
          <w:rPr>
            <w:rStyle w:val="Hyperlink"/>
            <w:noProof/>
          </w:rPr>
          <w:t>using centroids coordinate system</w:t>
        </w:r>
        <w:r w:rsidR="001F2B0D">
          <w:rPr>
            <w:noProof/>
            <w:webHidden/>
          </w:rPr>
          <w:tab/>
        </w:r>
        <w:r w:rsidR="001F2B0D">
          <w:rPr>
            <w:noProof/>
            <w:webHidden/>
          </w:rPr>
          <w:fldChar w:fldCharType="begin"/>
        </w:r>
        <w:r w:rsidR="001F2B0D">
          <w:rPr>
            <w:noProof/>
            <w:webHidden/>
          </w:rPr>
          <w:instrText xml:space="preserve"> PAGEREF _Toc525057755 \h </w:instrText>
        </w:r>
        <w:r w:rsidR="001F2B0D">
          <w:rPr>
            <w:noProof/>
            <w:webHidden/>
          </w:rPr>
        </w:r>
        <w:r w:rsidR="001F2B0D">
          <w:rPr>
            <w:noProof/>
            <w:webHidden/>
          </w:rPr>
          <w:fldChar w:fldCharType="separate"/>
        </w:r>
        <w:r w:rsidR="00514A12">
          <w:rPr>
            <w:noProof/>
            <w:webHidden/>
          </w:rPr>
          <w:t>51</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6" w:history="1">
        <w:r w:rsidR="001F2B0D" w:rsidRPr="006A7055">
          <w:rPr>
            <w:rStyle w:val="Hyperlink"/>
            <w:noProof/>
          </w:rPr>
          <w:t>3.2.3.4</w:t>
        </w:r>
        <w:r w:rsidR="001F2B0D">
          <w:rPr>
            <w:rFonts w:eastAsiaTheme="minorEastAsia" w:cstheme="minorBidi"/>
            <w:noProof/>
            <w:sz w:val="22"/>
            <w:szCs w:val="22"/>
          </w:rPr>
          <w:tab/>
        </w:r>
        <w:r w:rsidR="001F2B0D" w:rsidRPr="006A7055">
          <w:rPr>
            <w:rStyle w:val="Hyperlink"/>
            <w:noProof/>
          </w:rPr>
          <w:t>Distance calculation and calibration</w:t>
        </w:r>
        <w:r w:rsidR="001F2B0D">
          <w:rPr>
            <w:noProof/>
            <w:webHidden/>
          </w:rPr>
          <w:tab/>
        </w:r>
        <w:r w:rsidR="001F2B0D">
          <w:rPr>
            <w:noProof/>
            <w:webHidden/>
          </w:rPr>
          <w:fldChar w:fldCharType="begin"/>
        </w:r>
        <w:r w:rsidR="001F2B0D">
          <w:rPr>
            <w:noProof/>
            <w:webHidden/>
          </w:rPr>
          <w:instrText xml:space="preserve"> PAGEREF _Toc525057756 \h </w:instrText>
        </w:r>
        <w:r w:rsidR="001F2B0D">
          <w:rPr>
            <w:noProof/>
            <w:webHidden/>
          </w:rPr>
        </w:r>
        <w:r w:rsidR="001F2B0D">
          <w:rPr>
            <w:noProof/>
            <w:webHidden/>
          </w:rPr>
          <w:fldChar w:fldCharType="separate"/>
        </w:r>
        <w:r w:rsidR="00514A12">
          <w:rPr>
            <w:noProof/>
            <w:webHidden/>
          </w:rPr>
          <w:t>53</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7" w:history="1">
        <w:r w:rsidR="001F2B0D" w:rsidRPr="006A7055">
          <w:rPr>
            <w:rStyle w:val="Hyperlink"/>
            <w:noProof/>
          </w:rPr>
          <w:t>3.2.3.5</w:t>
        </w:r>
        <w:r w:rsidR="001F2B0D">
          <w:rPr>
            <w:rFonts w:eastAsiaTheme="minorEastAsia" w:cstheme="minorBidi"/>
            <w:noProof/>
            <w:sz w:val="22"/>
            <w:szCs w:val="22"/>
          </w:rPr>
          <w:tab/>
        </w:r>
        <w:r w:rsidR="001F2B0D" w:rsidRPr="006A7055">
          <w:rPr>
            <w:rStyle w:val="Hyperlink"/>
            <w:noProof/>
          </w:rPr>
          <w:t>Marker alignment calculations</w:t>
        </w:r>
        <w:r w:rsidR="001F2B0D">
          <w:rPr>
            <w:noProof/>
            <w:webHidden/>
          </w:rPr>
          <w:tab/>
        </w:r>
        <w:r w:rsidR="001F2B0D">
          <w:rPr>
            <w:noProof/>
            <w:webHidden/>
          </w:rPr>
          <w:fldChar w:fldCharType="begin"/>
        </w:r>
        <w:r w:rsidR="001F2B0D">
          <w:rPr>
            <w:noProof/>
            <w:webHidden/>
          </w:rPr>
          <w:instrText xml:space="preserve"> PAGEREF _Toc525057757 \h </w:instrText>
        </w:r>
        <w:r w:rsidR="001F2B0D">
          <w:rPr>
            <w:noProof/>
            <w:webHidden/>
          </w:rPr>
        </w:r>
        <w:r w:rsidR="001F2B0D">
          <w:rPr>
            <w:noProof/>
            <w:webHidden/>
          </w:rPr>
          <w:fldChar w:fldCharType="separate"/>
        </w:r>
        <w:r w:rsidR="00514A12">
          <w:rPr>
            <w:noProof/>
            <w:webHidden/>
          </w:rPr>
          <w:t>54</w:t>
        </w:r>
        <w:r w:rsidR="001F2B0D">
          <w:rPr>
            <w:noProof/>
            <w:webHidden/>
          </w:rPr>
          <w:fldChar w:fldCharType="end"/>
        </w:r>
      </w:hyperlink>
    </w:p>
    <w:p w:rsidR="001F2B0D" w:rsidRDefault="00C80922">
      <w:pPr>
        <w:pStyle w:val="TOC4"/>
        <w:tabs>
          <w:tab w:val="left" w:pos="1760"/>
        </w:tabs>
        <w:rPr>
          <w:rFonts w:eastAsiaTheme="minorEastAsia" w:cstheme="minorBidi"/>
          <w:noProof/>
          <w:sz w:val="22"/>
          <w:szCs w:val="22"/>
        </w:rPr>
      </w:pPr>
      <w:hyperlink w:anchor="_Toc525057758" w:history="1">
        <w:r w:rsidR="001F2B0D" w:rsidRPr="006A7055">
          <w:rPr>
            <w:rStyle w:val="Hyperlink"/>
            <w:noProof/>
          </w:rPr>
          <w:t>3.2.3.6</w:t>
        </w:r>
        <w:r w:rsidR="001F2B0D">
          <w:rPr>
            <w:rFonts w:eastAsiaTheme="minorEastAsia" w:cstheme="minorBidi"/>
            <w:noProof/>
            <w:sz w:val="22"/>
            <w:szCs w:val="22"/>
          </w:rPr>
          <w:tab/>
        </w:r>
        <w:r w:rsidR="001F2B0D" w:rsidRPr="006A7055">
          <w:rPr>
            <w:rStyle w:val="Hyperlink"/>
            <w:noProof/>
          </w:rPr>
          <w:t>Angle calculation of the MRI image plane and Z-frame marker</w:t>
        </w:r>
        <w:r w:rsidR="001F2B0D">
          <w:rPr>
            <w:noProof/>
            <w:webHidden/>
          </w:rPr>
          <w:tab/>
        </w:r>
        <w:r w:rsidR="001F2B0D">
          <w:rPr>
            <w:noProof/>
            <w:webHidden/>
          </w:rPr>
          <w:fldChar w:fldCharType="begin"/>
        </w:r>
        <w:r w:rsidR="001F2B0D">
          <w:rPr>
            <w:noProof/>
            <w:webHidden/>
          </w:rPr>
          <w:instrText xml:space="preserve"> PAGEREF _Toc525057758 \h </w:instrText>
        </w:r>
        <w:r w:rsidR="001F2B0D">
          <w:rPr>
            <w:noProof/>
            <w:webHidden/>
          </w:rPr>
        </w:r>
        <w:r w:rsidR="001F2B0D">
          <w:rPr>
            <w:noProof/>
            <w:webHidden/>
          </w:rPr>
          <w:fldChar w:fldCharType="separate"/>
        </w:r>
        <w:r w:rsidR="00514A12">
          <w:rPr>
            <w:noProof/>
            <w:webHidden/>
          </w:rPr>
          <w:t>55</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59" w:history="1">
        <w:r w:rsidR="001F2B0D" w:rsidRPr="006A7055">
          <w:rPr>
            <w:rStyle w:val="Hyperlink"/>
            <w:noProof/>
          </w:rPr>
          <w:t>3.3</w:t>
        </w:r>
        <w:r w:rsidR="001F2B0D">
          <w:rPr>
            <w:rFonts w:eastAsiaTheme="minorEastAsia" w:cstheme="minorBidi"/>
            <w:iCs w:val="0"/>
            <w:noProof/>
            <w:sz w:val="22"/>
            <w:szCs w:val="22"/>
          </w:rPr>
          <w:tab/>
        </w:r>
        <w:r w:rsidR="001F2B0D" w:rsidRPr="006A7055">
          <w:rPr>
            <w:rStyle w:val="Hyperlink"/>
            <w:noProof/>
          </w:rPr>
          <w:t>Graphical user interface implementation</w:t>
        </w:r>
        <w:r w:rsidR="001F2B0D">
          <w:rPr>
            <w:noProof/>
            <w:webHidden/>
          </w:rPr>
          <w:tab/>
        </w:r>
        <w:r w:rsidR="001F2B0D">
          <w:rPr>
            <w:noProof/>
            <w:webHidden/>
          </w:rPr>
          <w:fldChar w:fldCharType="begin"/>
        </w:r>
        <w:r w:rsidR="001F2B0D">
          <w:rPr>
            <w:noProof/>
            <w:webHidden/>
          </w:rPr>
          <w:instrText xml:space="preserve"> PAGEREF _Toc525057759 \h </w:instrText>
        </w:r>
        <w:r w:rsidR="001F2B0D">
          <w:rPr>
            <w:noProof/>
            <w:webHidden/>
          </w:rPr>
        </w:r>
        <w:r w:rsidR="001F2B0D">
          <w:rPr>
            <w:noProof/>
            <w:webHidden/>
          </w:rPr>
          <w:fldChar w:fldCharType="separate"/>
        </w:r>
        <w:r w:rsidR="00514A12">
          <w:rPr>
            <w:noProof/>
            <w:webHidden/>
          </w:rPr>
          <w:t>59</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60" w:history="1">
        <w:r w:rsidR="001F2B0D" w:rsidRPr="006A7055">
          <w:rPr>
            <w:rStyle w:val="Hyperlink"/>
            <w:noProof/>
            <w14:scene3d>
              <w14:camera w14:prst="orthographicFront"/>
              <w14:lightRig w14:rig="threePt" w14:dir="t">
                <w14:rot w14:lat="0" w14:lon="0" w14:rev="0"/>
              </w14:lightRig>
            </w14:scene3d>
          </w:rPr>
          <w:t>4</w:t>
        </w:r>
        <w:r w:rsidR="001F2B0D">
          <w:rPr>
            <w:rFonts w:eastAsiaTheme="minorEastAsia" w:cstheme="minorBidi"/>
            <w:b w:val="0"/>
            <w:bCs w:val="0"/>
            <w:noProof/>
            <w:sz w:val="22"/>
            <w:szCs w:val="22"/>
          </w:rPr>
          <w:tab/>
        </w:r>
        <w:r w:rsidR="001F2B0D" w:rsidRPr="006A7055">
          <w:rPr>
            <w:rStyle w:val="Hyperlink"/>
            <w:noProof/>
          </w:rPr>
          <w:t>Testing</w:t>
        </w:r>
        <w:r w:rsidR="001F2B0D">
          <w:rPr>
            <w:noProof/>
            <w:webHidden/>
          </w:rPr>
          <w:tab/>
        </w:r>
        <w:r w:rsidR="001F2B0D">
          <w:rPr>
            <w:noProof/>
            <w:webHidden/>
          </w:rPr>
          <w:fldChar w:fldCharType="begin"/>
        </w:r>
        <w:r w:rsidR="001F2B0D">
          <w:rPr>
            <w:noProof/>
            <w:webHidden/>
          </w:rPr>
          <w:instrText xml:space="preserve"> PAGEREF _Toc525057760 \h </w:instrText>
        </w:r>
        <w:r w:rsidR="001F2B0D">
          <w:rPr>
            <w:noProof/>
            <w:webHidden/>
          </w:rPr>
        </w:r>
        <w:r w:rsidR="001F2B0D">
          <w:rPr>
            <w:noProof/>
            <w:webHidden/>
          </w:rPr>
          <w:fldChar w:fldCharType="separate"/>
        </w:r>
        <w:r w:rsidR="00514A12">
          <w:rPr>
            <w:noProof/>
            <w:webHidden/>
          </w:rPr>
          <w:t>66</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61" w:history="1">
        <w:r w:rsidR="001F2B0D" w:rsidRPr="006A7055">
          <w:rPr>
            <w:rStyle w:val="Hyperlink"/>
            <w:noProof/>
          </w:rPr>
          <w:t>4.1</w:t>
        </w:r>
        <w:r w:rsidR="001F2B0D">
          <w:rPr>
            <w:rFonts w:eastAsiaTheme="minorEastAsia" w:cstheme="minorBidi"/>
            <w:iCs w:val="0"/>
            <w:noProof/>
            <w:sz w:val="22"/>
            <w:szCs w:val="22"/>
          </w:rPr>
          <w:tab/>
        </w:r>
        <w:r w:rsidR="001F2B0D" w:rsidRPr="006A7055">
          <w:rPr>
            <w:rStyle w:val="Hyperlink"/>
            <w:noProof/>
          </w:rPr>
          <w:t>Z-frame marker positioning using a MR-compatible rotary frame</w:t>
        </w:r>
        <w:r w:rsidR="001F2B0D">
          <w:rPr>
            <w:noProof/>
            <w:webHidden/>
          </w:rPr>
          <w:tab/>
        </w:r>
        <w:r w:rsidR="001F2B0D">
          <w:rPr>
            <w:noProof/>
            <w:webHidden/>
          </w:rPr>
          <w:fldChar w:fldCharType="begin"/>
        </w:r>
        <w:r w:rsidR="001F2B0D">
          <w:rPr>
            <w:noProof/>
            <w:webHidden/>
          </w:rPr>
          <w:instrText xml:space="preserve"> PAGEREF _Toc525057761 \h </w:instrText>
        </w:r>
        <w:r w:rsidR="001F2B0D">
          <w:rPr>
            <w:noProof/>
            <w:webHidden/>
          </w:rPr>
        </w:r>
        <w:r w:rsidR="001F2B0D">
          <w:rPr>
            <w:noProof/>
            <w:webHidden/>
          </w:rPr>
          <w:fldChar w:fldCharType="separate"/>
        </w:r>
        <w:r w:rsidR="00514A12">
          <w:rPr>
            <w:noProof/>
            <w:webHidden/>
          </w:rPr>
          <w:t>66</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2" w:history="1">
        <w:r w:rsidR="001F2B0D" w:rsidRPr="006A7055">
          <w:rPr>
            <w:rStyle w:val="Hyperlink"/>
            <w:noProof/>
          </w:rPr>
          <w:t>4.1.1</w:t>
        </w:r>
        <w:r w:rsidR="001F2B0D">
          <w:rPr>
            <w:rFonts w:eastAsiaTheme="minorEastAsia" w:cstheme="minorBidi"/>
            <w:noProof/>
            <w:sz w:val="22"/>
            <w:szCs w:val="22"/>
          </w:rPr>
          <w:tab/>
        </w:r>
        <w:r w:rsidR="001F2B0D" w:rsidRPr="006A7055">
          <w:rPr>
            <w:rStyle w:val="Hyperlink"/>
            <w:noProof/>
          </w:rPr>
          <w:t>Rotary frame calibration inside MRI</w:t>
        </w:r>
        <w:r w:rsidR="001F2B0D">
          <w:rPr>
            <w:noProof/>
            <w:webHidden/>
          </w:rPr>
          <w:tab/>
        </w:r>
        <w:r w:rsidR="001F2B0D">
          <w:rPr>
            <w:noProof/>
            <w:webHidden/>
          </w:rPr>
          <w:fldChar w:fldCharType="begin"/>
        </w:r>
        <w:r w:rsidR="001F2B0D">
          <w:rPr>
            <w:noProof/>
            <w:webHidden/>
          </w:rPr>
          <w:instrText xml:space="preserve"> PAGEREF _Toc525057762 \h </w:instrText>
        </w:r>
        <w:r w:rsidR="001F2B0D">
          <w:rPr>
            <w:noProof/>
            <w:webHidden/>
          </w:rPr>
        </w:r>
        <w:r w:rsidR="001F2B0D">
          <w:rPr>
            <w:noProof/>
            <w:webHidden/>
          </w:rPr>
          <w:fldChar w:fldCharType="separate"/>
        </w:r>
        <w:r w:rsidR="00514A12">
          <w:rPr>
            <w:noProof/>
            <w:webHidden/>
          </w:rPr>
          <w:t>67</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3" w:history="1">
        <w:r w:rsidR="001F2B0D" w:rsidRPr="006A7055">
          <w:rPr>
            <w:rStyle w:val="Hyperlink"/>
            <w:noProof/>
          </w:rPr>
          <w:t>4.1.2</w:t>
        </w:r>
        <w:r w:rsidR="001F2B0D">
          <w:rPr>
            <w:rFonts w:eastAsiaTheme="minorEastAsia" w:cstheme="minorBidi"/>
            <w:noProof/>
            <w:sz w:val="22"/>
            <w:szCs w:val="22"/>
          </w:rPr>
          <w:tab/>
        </w:r>
        <w:r w:rsidR="001F2B0D" w:rsidRPr="006A7055">
          <w:rPr>
            <w:rStyle w:val="Hyperlink"/>
            <w:noProof/>
          </w:rPr>
          <w:t>Rotation of the Z-frame around the x-axis</w:t>
        </w:r>
        <w:r w:rsidR="001F2B0D">
          <w:rPr>
            <w:noProof/>
            <w:webHidden/>
          </w:rPr>
          <w:tab/>
        </w:r>
        <w:r w:rsidR="001F2B0D">
          <w:rPr>
            <w:noProof/>
            <w:webHidden/>
          </w:rPr>
          <w:fldChar w:fldCharType="begin"/>
        </w:r>
        <w:r w:rsidR="001F2B0D">
          <w:rPr>
            <w:noProof/>
            <w:webHidden/>
          </w:rPr>
          <w:instrText xml:space="preserve"> PAGEREF _Toc525057763 \h </w:instrText>
        </w:r>
        <w:r w:rsidR="001F2B0D">
          <w:rPr>
            <w:noProof/>
            <w:webHidden/>
          </w:rPr>
        </w:r>
        <w:r w:rsidR="001F2B0D">
          <w:rPr>
            <w:noProof/>
            <w:webHidden/>
          </w:rPr>
          <w:fldChar w:fldCharType="separate"/>
        </w:r>
        <w:r w:rsidR="00514A12">
          <w:rPr>
            <w:noProof/>
            <w:webHidden/>
          </w:rPr>
          <w:t>68</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4" w:history="1">
        <w:r w:rsidR="001F2B0D" w:rsidRPr="006A7055">
          <w:rPr>
            <w:rStyle w:val="Hyperlink"/>
            <w:noProof/>
          </w:rPr>
          <w:t>4.1.3</w:t>
        </w:r>
        <w:r w:rsidR="001F2B0D">
          <w:rPr>
            <w:rFonts w:eastAsiaTheme="minorEastAsia" w:cstheme="minorBidi"/>
            <w:noProof/>
            <w:sz w:val="22"/>
            <w:szCs w:val="22"/>
          </w:rPr>
          <w:tab/>
        </w:r>
        <w:r w:rsidR="001F2B0D" w:rsidRPr="006A7055">
          <w:rPr>
            <w:rStyle w:val="Hyperlink"/>
            <w:noProof/>
          </w:rPr>
          <w:t>Rotation of the Z- frame around the y-axis</w:t>
        </w:r>
        <w:r w:rsidR="001F2B0D">
          <w:rPr>
            <w:noProof/>
            <w:webHidden/>
          </w:rPr>
          <w:tab/>
        </w:r>
        <w:r w:rsidR="001F2B0D">
          <w:rPr>
            <w:noProof/>
            <w:webHidden/>
          </w:rPr>
          <w:fldChar w:fldCharType="begin"/>
        </w:r>
        <w:r w:rsidR="001F2B0D">
          <w:rPr>
            <w:noProof/>
            <w:webHidden/>
          </w:rPr>
          <w:instrText xml:space="preserve"> PAGEREF _Toc525057764 \h </w:instrText>
        </w:r>
        <w:r w:rsidR="001F2B0D">
          <w:rPr>
            <w:noProof/>
            <w:webHidden/>
          </w:rPr>
        </w:r>
        <w:r w:rsidR="001F2B0D">
          <w:rPr>
            <w:noProof/>
            <w:webHidden/>
          </w:rPr>
          <w:fldChar w:fldCharType="separate"/>
        </w:r>
        <w:r w:rsidR="00514A12">
          <w:rPr>
            <w:noProof/>
            <w:webHidden/>
          </w:rPr>
          <w:t>69</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5" w:history="1">
        <w:r w:rsidR="001F2B0D" w:rsidRPr="006A7055">
          <w:rPr>
            <w:rStyle w:val="Hyperlink"/>
            <w:noProof/>
          </w:rPr>
          <w:t>4.1.4</w:t>
        </w:r>
        <w:r w:rsidR="001F2B0D">
          <w:rPr>
            <w:rFonts w:eastAsiaTheme="minorEastAsia" w:cstheme="minorBidi"/>
            <w:noProof/>
            <w:sz w:val="22"/>
            <w:szCs w:val="22"/>
          </w:rPr>
          <w:tab/>
        </w:r>
        <w:r w:rsidR="001F2B0D" w:rsidRPr="006A7055">
          <w:rPr>
            <w:rStyle w:val="Hyperlink"/>
            <w:noProof/>
          </w:rPr>
          <w:t>Rotation of the Z-frame around both the x-and y-axis (the same value)</w:t>
        </w:r>
        <w:r w:rsidR="001F2B0D">
          <w:rPr>
            <w:noProof/>
            <w:webHidden/>
          </w:rPr>
          <w:tab/>
        </w:r>
        <w:r w:rsidR="001F2B0D">
          <w:rPr>
            <w:noProof/>
            <w:webHidden/>
          </w:rPr>
          <w:fldChar w:fldCharType="begin"/>
        </w:r>
        <w:r w:rsidR="001F2B0D">
          <w:rPr>
            <w:noProof/>
            <w:webHidden/>
          </w:rPr>
          <w:instrText xml:space="preserve"> PAGEREF _Toc525057765 \h </w:instrText>
        </w:r>
        <w:r w:rsidR="001F2B0D">
          <w:rPr>
            <w:noProof/>
            <w:webHidden/>
          </w:rPr>
        </w:r>
        <w:r w:rsidR="001F2B0D">
          <w:rPr>
            <w:noProof/>
            <w:webHidden/>
          </w:rPr>
          <w:fldChar w:fldCharType="separate"/>
        </w:r>
        <w:r w:rsidR="00514A12">
          <w:rPr>
            <w:noProof/>
            <w:webHidden/>
          </w:rPr>
          <w:t>70</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6" w:history="1">
        <w:r w:rsidR="001F2B0D" w:rsidRPr="006A7055">
          <w:rPr>
            <w:rStyle w:val="Hyperlink"/>
            <w:noProof/>
          </w:rPr>
          <w:t>4.1.5</w:t>
        </w:r>
        <w:r w:rsidR="001F2B0D">
          <w:rPr>
            <w:rFonts w:eastAsiaTheme="minorEastAsia" w:cstheme="minorBidi"/>
            <w:noProof/>
            <w:sz w:val="22"/>
            <w:szCs w:val="22"/>
          </w:rPr>
          <w:tab/>
        </w:r>
        <w:r w:rsidR="001F2B0D" w:rsidRPr="006A7055">
          <w:rPr>
            <w:rStyle w:val="Hyperlink"/>
            <w:noProof/>
          </w:rPr>
          <w:t>Rotation of the Z-frame around both the x-and y-axis (opposite value)</w:t>
        </w:r>
        <w:r w:rsidR="001F2B0D">
          <w:rPr>
            <w:noProof/>
            <w:webHidden/>
          </w:rPr>
          <w:tab/>
        </w:r>
        <w:r w:rsidR="001F2B0D">
          <w:rPr>
            <w:noProof/>
            <w:webHidden/>
          </w:rPr>
          <w:fldChar w:fldCharType="begin"/>
        </w:r>
        <w:r w:rsidR="001F2B0D">
          <w:rPr>
            <w:noProof/>
            <w:webHidden/>
          </w:rPr>
          <w:instrText xml:space="preserve"> PAGEREF _Toc525057766 \h </w:instrText>
        </w:r>
        <w:r w:rsidR="001F2B0D">
          <w:rPr>
            <w:noProof/>
            <w:webHidden/>
          </w:rPr>
        </w:r>
        <w:r w:rsidR="001F2B0D">
          <w:rPr>
            <w:noProof/>
            <w:webHidden/>
          </w:rPr>
          <w:fldChar w:fldCharType="separate"/>
        </w:r>
        <w:r w:rsidR="00514A12">
          <w:rPr>
            <w:noProof/>
            <w:webHidden/>
          </w:rPr>
          <w:t>71</w:t>
        </w:r>
        <w:r w:rsidR="001F2B0D">
          <w:rPr>
            <w:noProof/>
            <w:webHidden/>
          </w:rPr>
          <w:fldChar w:fldCharType="end"/>
        </w:r>
      </w:hyperlink>
    </w:p>
    <w:p w:rsidR="001F2B0D" w:rsidRDefault="00C80922">
      <w:pPr>
        <w:pStyle w:val="TOC3"/>
        <w:tabs>
          <w:tab w:val="left" w:pos="1320"/>
        </w:tabs>
        <w:rPr>
          <w:rFonts w:eastAsiaTheme="minorEastAsia" w:cstheme="minorBidi"/>
          <w:noProof/>
          <w:sz w:val="22"/>
          <w:szCs w:val="22"/>
        </w:rPr>
      </w:pPr>
      <w:hyperlink w:anchor="_Toc525057767" w:history="1">
        <w:r w:rsidR="001F2B0D" w:rsidRPr="006A7055">
          <w:rPr>
            <w:rStyle w:val="Hyperlink"/>
            <w:noProof/>
          </w:rPr>
          <w:t>4.1.6</w:t>
        </w:r>
        <w:r w:rsidR="001F2B0D">
          <w:rPr>
            <w:rFonts w:eastAsiaTheme="minorEastAsia" w:cstheme="minorBidi"/>
            <w:noProof/>
            <w:sz w:val="22"/>
            <w:szCs w:val="22"/>
          </w:rPr>
          <w:tab/>
        </w:r>
        <w:r w:rsidR="001F2B0D" w:rsidRPr="006A7055">
          <w:rPr>
            <w:rStyle w:val="Hyperlink"/>
            <w:noProof/>
          </w:rPr>
          <w:t>Rotation of the Z-frame around both the x-and y-axis (random values)</w:t>
        </w:r>
        <w:r w:rsidR="001F2B0D">
          <w:rPr>
            <w:noProof/>
            <w:webHidden/>
          </w:rPr>
          <w:tab/>
        </w:r>
        <w:r w:rsidR="001F2B0D">
          <w:rPr>
            <w:noProof/>
            <w:webHidden/>
          </w:rPr>
          <w:fldChar w:fldCharType="begin"/>
        </w:r>
        <w:r w:rsidR="001F2B0D">
          <w:rPr>
            <w:noProof/>
            <w:webHidden/>
          </w:rPr>
          <w:instrText xml:space="preserve"> PAGEREF _Toc525057767 \h </w:instrText>
        </w:r>
        <w:r w:rsidR="001F2B0D">
          <w:rPr>
            <w:noProof/>
            <w:webHidden/>
          </w:rPr>
        </w:r>
        <w:r w:rsidR="001F2B0D">
          <w:rPr>
            <w:noProof/>
            <w:webHidden/>
          </w:rPr>
          <w:fldChar w:fldCharType="separate"/>
        </w:r>
        <w:r w:rsidR="00514A12">
          <w:rPr>
            <w:noProof/>
            <w:webHidden/>
          </w:rPr>
          <w:t>71</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68" w:history="1">
        <w:r w:rsidR="001F2B0D" w:rsidRPr="006A7055">
          <w:rPr>
            <w:rStyle w:val="Hyperlink"/>
            <w:noProof/>
          </w:rPr>
          <w:t>4.2</w:t>
        </w:r>
        <w:r w:rsidR="001F2B0D">
          <w:rPr>
            <w:rFonts w:eastAsiaTheme="minorEastAsia" w:cstheme="minorBidi"/>
            <w:iCs w:val="0"/>
            <w:noProof/>
            <w:sz w:val="22"/>
            <w:szCs w:val="22"/>
          </w:rPr>
          <w:tab/>
        </w:r>
        <w:r w:rsidR="001F2B0D" w:rsidRPr="006A7055">
          <w:rPr>
            <w:rStyle w:val="Hyperlink"/>
            <w:noProof/>
          </w:rPr>
          <w:t>Phantom-targeting test</w:t>
        </w:r>
        <w:r w:rsidR="001F2B0D">
          <w:rPr>
            <w:noProof/>
            <w:webHidden/>
          </w:rPr>
          <w:tab/>
        </w:r>
        <w:r w:rsidR="001F2B0D">
          <w:rPr>
            <w:noProof/>
            <w:webHidden/>
          </w:rPr>
          <w:fldChar w:fldCharType="begin"/>
        </w:r>
        <w:r w:rsidR="001F2B0D">
          <w:rPr>
            <w:noProof/>
            <w:webHidden/>
          </w:rPr>
          <w:instrText xml:space="preserve"> PAGEREF _Toc525057768 \h </w:instrText>
        </w:r>
        <w:r w:rsidR="001F2B0D">
          <w:rPr>
            <w:noProof/>
            <w:webHidden/>
          </w:rPr>
        </w:r>
        <w:r w:rsidR="001F2B0D">
          <w:rPr>
            <w:noProof/>
            <w:webHidden/>
          </w:rPr>
          <w:fldChar w:fldCharType="separate"/>
        </w:r>
        <w:r w:rsidR="00514A12">
          <w:rPr>
            <w:noProof/>
            <w:webHidden/>
          </w:rPr>
          <w:t>71</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69" w:history="1">
        <w:r w:rsidR="001F2B0D" w:rsidRPr="006A7055">
          <w:rPr>
            <w:rStyle w:val="Hyperlink"/>
            <w:noProof/>
            <w14:scene3d>
              <w14:camera w14:prst="orthographicFront"/>
              <w14:lightRig w14:rig="threePt" w14:dir="t">
                <w14:rot w14:lat="0" w14:lon="0" w14:rev="0"/>
              </w14:lightRig>
            </w14:scene3d>
          </w:rPr>
          <w:t>5</w:t>
        </w:r>
        <w:r w:rsidR="001F2B0D">
          <w:rPr>
            <w:rFonts w:eastAsiaTheme="minorEastAsia" w:cstheme="minorBidi"/>
            <w:b w:val="0"/>
            <w:bCs w:val="0"/>
            <w:noProof/>
            <w:sz w:val="22"/>
            <w:szCs w:val="22"/>
          </w:rPr>
          <w:tab/>
        </w:r>
        <w:r w:rsidR="001F2B0D" w:rsidRPr="006A7055">
          <w:rPr>
            <w:rStyle w:val="Hyperlink"/>
            <w:noProof/>
          </w:rPr>
          <w:t>Analysis</w:t>
        </w:r>
        <w:r w:rsidR="001F2B0D">
          <w:rPr>
            <w:noProof/>
            <w:webHidden/>
          </w:rPr>
          <w:tab/>
        </w:r>
        <w:r w:rsidR="001F2B0D">
          <w:rPr>
            <w:noProof/>
            <w:webHidden/>
          </w:rPr>
          <w:fldChar w:fldCharType="begin"/>
        </w:r>
        <w:r w:rsidR="001F2B0D">
          <w:rPr>
            <w:noProof/>
            <w:webHidden/>
          </w:rPr>
          <w:instrText xml:space="preserve"> PAGEREF _Toc525057769 \h </w:instrText>
        </w:r>
        <w:r w:rsidR="001F2B0D">
          <w:rPr>
            <w:noProof/>
            <w:webHidden/>
          </w:rPr>
        </w:r>
        <w:r w:rsidR="001F2B0D">
          <w:rPr>
            <w:noProof/>
            <w:webHidden/>
          </w:rPr>
          <w:fldChar w:fldCharType="separate"/>
        </w:r>
        <w:r w:rsidR="00514A12">
          <w:rPr>
            <w:noProof/>
            <w:webHidden/>
          </w:rPr>
          <w:t>73</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70" w:history="1">
        <w:r w:rsidR="001F2B0D" w:rsidRPr="006A7055">
          <w:rPr>
            <w:rStyle w:val="Hyperlink"/>
            <w:noProof/>
          </w:rPr>
          <w:t>5.1</w:t>
        </w:r>
        <w:r w:rsidR="001F2B0D">
          <w:rPr>
            <w:rFonts w:eastAsiaTheme="minorEastAsia" w:cstheme="minorBidi"/>
            <w:iCs w:val="0"/>
            <w:noProof/>
            <w:sz w:val="22"/>
            <w:szCs w:val="22"/>
          </w:rPr>
          <w:tab/>
        </w:r>
        <w:r w:rsidR="001F2B0D" w:rsidRPr="006A7055">
          <w:rPr>
            <w:rStyle w:val="Hyperlink"/>
            <w:noProof/>
          </w:rPr>
          <w:t>Gold standard analysis from optimal CAD images of the Z-frame</w:t>
        </w:r>
        <w:r w:rsidR="001F2B0D">
          <w:rPr>
            <w:noProof/>
            <w:webHidden/>
          </w:rPr>
          <w:tab/>
        </w:r>
        <w:r w:rsidR="001F2B0D">
          <w:rPr>
            <w:noProof/>
            <w:webHidden/>
          </w:rPr>
          <w:fldChar w:fldCharType="begin"/>
        </w:r>
        <w:r w:rsidR="001F2B0D">
          <w:rPr>
            <w:noProof/>
            <w:webHidden/>
          </w:rPr>
          <w:instrText xml:space="preserve"> PAGEREF _Toc525057770 \h </w:instrText>
        </w:r>
        <w:r w:rsidR="001F2B0D">
          <w:rPr>
            <w:noProof/>
            <w:webHidden/>
          </w:rPr>
        </w:r>
        <w:r w:rsidR="001F2B0D">
          <w:rPr>
            <w:noProof/>
            <w:webHidden/>
          </w:rPr>
          <w:fldChar w:fldCharType="separate"/>
        </w:r>
        <w:r w:rsidR="00514A12">
          <w:rPr>
            <w:noProof/>
            <w:webHidden/>
          </w:rPr>
          <w:t>73</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71" w:history="1">
        <w:r w:rsidR="001F2B0D" w:rsidRPr="006A7055">
          <w:rPr>
            <w:rStyle w:val="Hyperlink"/>
            <w:noProof/>
          </w:rPr>
          <w:t>5.2</w:t>
        </w:r>
        <w:r w:rsidR="001F2B0D">
          <w:rPr>
            <w:rFonts w:eastAsiaTheme="minorEastAsia" w:cstheme="minorBidi"/>
            <w:iCs w:val="0"/>
            <w:noProof/>
            <w:sz w:val="22"/>
            <w:szCs w:val="22"/>
          </w:rPr>
          <w:tab/>
        </w:r>
        <w:r w:rsidR="001F2B0D" w:rsidRPr="006A7055">
          <w:rPr>
            <w:rStyle w:val="Hyperlink"/>
            <w:noProof/>
          </w:rPr>
          <w:t>Linear regression analysis</w:t>
        </w:r>
        <w:r w:rsidR="001F2B0D">
          <w:rPr>
            <w:noProof/>
            <w:webHidden/>
          </w:rPr>
          <w:tab/>
        </w:r>
        <w:r w:rsidR="001F2B0D">
          <w:rPr>
            <w:noProof/>
            <w:webHidden/>
          </w:rPr>
          <w:fldChar w:fldCharType="begin"/>
        </w:r>
        <w:r w:rsidR="001F2B0D">
          <w:rPr>
            <w:noProof/>
            <w:webHidden/>
          </w:rPr>
          <w:instrText xml:space="preserve"> PAGEREF _Toc525057771 \h </w:instrText>
        </w:r>
        <w:r w:rsidR="001F2B0D">
          <w:rPr>
            <w:noProof/>
            <w:webHidden/>
          </w:rPr>
        </w:r>
        <w:r w:rsidR="001F2B0D">
          <w:rPr>
            <w:noProof/>
            <w:webHidden/>
          </w:rPr>
          <w:fldChar w:fldCharType="separate"/>
        </w:r>
        <w:r w:rsidR="00514A12">
          <w:rPr>
            <w:noProof/>
            <w:webHidden/>
          </w:rPr>
          <w:t>73</w:t>
        </w:r>
        <w:r w:rsidR="001F2B0D">
          <w:rPr>
            <w:noProof/>
            <w:webHidden/>
          </w:rPr>
          <w:fldChar w:fldCharType="end"/>
        </w:r>
      </w:hyperlink>
    </w:p>
    <w:p w:rsidR="001F2B0D" w:rsidRDefault="00C80922">
      <w:pPr>
        <w:pStyle w:val="TOC2"/>
        <w:tabs>
          <w:tab w:val="left" w:pos="880"/>
        </w:tabs>
        <w:rPr>
          <w:rFonts w:eastAsiaTheme="minorEastAsia" w:cstheme="minorBidi"/>
          <w:iCs w:val="0"/>
          <w:noProof/>
          <w:sz w:val="22"/>
          <w:szCs w:val="22"/>
        </w:rPr>
      </w:pPr>
      <w:hyperlink w:anchor="_Toc525057772" w:history="1">
        <w:r w:rsidR="001F2B0D" w:rsidRPr="006A7055">
          <w:rPr>
            <w:rStyle w:val="Hyperlink"/>
            <w:noProof/>
          </w:rPr>
          <w:t>5.3</w:t>
        </w:r>
        <w:r w:rsidR="001F2B0D">
          <w:rPr>
            <w:rFonts w:eastAsiaTheme="minorEastAsia" w:cstheme="minorBidi"/>
            <w:iCs w:val="0"/>
            <w:noProof/>
            <w:sz w:val="22"/>
            <w:szCs w:val="22"/>
          </w:rPr>
          <w:tab/>
        </w:r>
        <w:r w:rsidR="001F2B0D" w:rsidRPr="006A7055">
          <w:rPr>
            <w:rStyle w:val="Hyperlink"/>
            <w:noProof/>
          </w:rPr>
          <w:t>Standard deviation analysis</w:t>
        </w:r>
        <w:r w:rsidR="001F2B0D">
          <w:rPr>
            <w:noProof/>
            <w:webHidden/>
          </w:rPr>
          <w:tab/>
        </w:r>
        <w:r w:rsidR="001F2B0D">
          <w:rPr>
            <w:noProof/>
            <w:webHidden/>
          </w:rPr>
          <w:fldChar w:fldCharType="begin"/>
        </w:r>
        <w:r w:rsidR="001F2B0D">
          <w:rPr>
            <w:noProof/>
            <w:webHidden/>
          </w:rPr>
          <w:instrText xml:space="preserve"> PAGEREF _Toc525057772 \h </w:instrText>
        </w:r>
        <w:r w:rsidR="001F2B0D">
          <w:rPr>
            <w:noProof/>
            <w:webHidden/>
          </w:rPr>
        </w:r>
        <w:r w:rsidR="001F2B0D">
          <w:rPr>
            <w:noProof/>
            <w:webHidden/>
          </w:rPr>
          <w:fldChar w:fldCharType="separate"/>
        </w:r>
        <w:r w:rsidR="00514A12">
          <w:rPr>
            <w:noProof/>
            <w:webHidden/>
          </w:rPr>
          <w:t>73</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73" w:history="1">
        <w:r w:rsidR="001F2B0D" w:rsidRPr="006A7055">
          <w:rPr>
            <w:rStyle w:val="Hyperlink"/>
            <w:noProof/>
            <w14:scene3d>
              <w14:camera w14:prst="orthographicFront"/>
              <w14:lightRig w14:rig="threePt" w14:dir="t">
                <w14:rot w14:lat="0" w14:lon="0" w14:rev="0"/>
              </w14:lightRig>
            </w14:scene3d>
          </w:rPr>
          <w:t>6</w:t>
        </w:r>
        <w:r w:rsidR="001F2B0D">
          <w:rPr>
            <w:rFonts w:eastAsiaTheme="minorEastAsia" w:cstheme="minorBidi"/>
            <w:b w:val="0"/>
            <w:bCs w:val="0"/>
            <w:noProof/>
            <w:sz w:val="22"/>
            <w:szCs w:val="22"/>
          </w:rPr>
          <w:tab/>
        </w:r>
        <w:r w:rsidR="001F2B0D" w:rsidRPr="006A7055">
          <w:rPr>
            <w:rStyle w:val="Hyperlink"/>
            <w:noProof/>
          </w:rPr>
          <w:t>Evaluation</w:t>
        </w:r>
        <w:r w:rsidR="001F2B0D">
          <w:rPr>
            <w:noProof/>
            <w:webHidden/>
          </w:rPr>
          <w:tab/>
        </w:r>
        <w:r w:rsidR="001F2B0D">
          <w:rPr>
            <w:noProof/>
            <w:webHidden/>
          </w:rPr>
          <w:fldChar w:fldCharType="begin"/>
        </w:r>
        <w:r w:rsidR="001F2B0D">
          <w:rPr>
            <w:noProof/>
            <w:webHidden/>
          </w:rPr>
          <w:instrText xml:space="preserve"> PAGEREF _Toc525057773 \h </w:instrText>
        </w:r>
        <w:r w:rsidR="001F2B0D">
          <w:rPr>
            <w:noProof/>
            <w:webHidden/>
          </w:rPr>
        </w:r>
        <w:r w:rsidR="001F2B0D">
          <w:rPr>
            <w:noProof/>
            <w:webHidden/>
          </w:rPr>
          <w:fldChar w:fldCharType="separate"/>
        </w:r>
        <w:r w:rsidR="00514A12">
          <w:rPr>
            <w:noProof/>
            <w:webHidden/>
          </w:rPr>
          <w:t>74</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74" w:history="1">
        <w:r w:rsidR="001F2B0D" w:rsidRPr="006A7055">
          <w:rPr>
            <w:rStyle w:val="Hyperlink"/>
            <w:noProof/>
            <w14:scene3d>
              <w14:camera w14:prst="orthographicFront"/>
              <w14:lightRig w14:rig="threePt" w14:dir="t">
                <w14:rot w14:lat="0" w14:lon="0" w14:rev="0"/>
              </w14:lightRig>
            </w14:scene3d>
          </w:rPr>
          <w:t>7</w:t>
        </w:r>
        <w:r w:rsidR="001F2B0D">
          <w:rPr>
            <w:rFonts w:eastAsiaTheme="minorEastAsia" w:cstheme="minorBidi"/>
            <w:b w:val="0"/>
            <w:bCs w:val="0"/>
            <w:noProof/>
            <w:sz w:val="22"/>
            <w:szCs w:val="22"/>
          </w:rPr>
          <w:tab/>
        </w:r>
        <w:r w:rsidR="001F2B0D" w:rsidRPr="006A7055">
          <w:rPr>
            <w:rStyle w:val="Hyperlink"/>
            <w:noProof/>
          </w:rPr>
          <w:t>Conclusion and outlook</w:t>
        </w:r>
        <w:r w:rsidR="001F2B0D">
          <w:rPr>
            <w:noProof/>
            <w:webHidden/>
          </w:rPr>
          <w:tab/>
        </w:r>
        <w:r w:rsidR="001F2B0D">
          <w:rPr>
            <w:noProof/>
            <w:webHidden/>
          </w:rPr>
          <w:fldChar w:fldCharType="begin"/>
        </w:r>
        <w:r w:rsidR="001F2B0D">
          <w:rPr>
            <w:noProof/>
            <w:webHidden/>
          </w:rPr>
          <w:instrText xml:space="preserve"> PAGEREF _Toc525057774 \h </w:instrText>
        </w:r>
        <w:r w:rsidR="001F2B0D">
          <w:rPr>
            <w:noProof/>
            <w:webHidden/>
          </w:rPr>
        </w:r>
        <w:r w:rsidR="001F2B0D">
          <w:rPr>
            <w:noProof/>
            <w:webHidden/>
          </w:rPr>
          <w:fldChar w:fldCharType="separate"/>
        </w:r>
        <w:r w:rsidR="00514A12">
          <w:rPr>
            <w:noProof/>
            <w:webHidden/>
          </w:rPr>
          <w:t>75</w:t>
        </w:r>
        <w:r w:rsidR="001F2B0D">
          <w:rPr>
            <w:noProof/>
            <w:webHidden/>
          </w:rPr>
          <w:fldChar w:fldCharType="end"/>
        </w:r>
      </w:hyperlink>
    </w:p>
    <w:p w:rsidR="001F2B0D" w:rsidRDefault="00C80922">
      <w:pPr>
        <w:pStyle w:val="TOC1"/>
        <w:tabs>
          <w:tab w:val="left" w:pos="440"/>
        </w:tabs>
        <w:rPr>
          <w:rFonts w:eastAsiaTheme="minorEastAsia" w:cstheme="minorBidi"/>
          <w:b w:val="0"/>
          <w:bCs w:val="0"/>
          <w:noProof/>
          <w:sz w:val="22"/>
          <w:szCs w:val="22"/>
        </w:rPr>
      </w:pPr>
      <w:hyperlink w:anchor="_Toc525057775" w:history="1">
        <w:r w:rsidR="001F2B0D" w:rsidRPr="006A7055">
          <w:rPr>
            <w:rStyle w:val="Hyperlink"/>
            <w:noProof/>
            <w14:scene3d>
              <w14:camera w14:prst="orthographicFront"/>
              <w14:lightRig w14:rig="threePt" w14:dir="t">
                <w14:rot w14:lat="0" w14:lon="0" w14:rev="0"/>
              </w14:lightRig>
            </w14:scene3d>
          </w:rPr>
          <w:t>8</w:t>
        </w:r>
        <w:r w:rsidR="001F2B0D">
          <w:rPr>
            <w:rFonts w:eastAsiaTheme="minorEastAsia" w:cstheme="minorBidi"/>
            <w:b w:val="0"/>
            <w:bCs w:val="0"/>
            <w:noProof/>
            <w:sz w:val="22"/>
            <w:szCs w:val="22"/>
          </w:rPr>
          <w:tab/>
        </w:r>
        <w:r w:rsidR="001F2B0D" w:rsidRPr="006A7055">
          <w:rPr>
            <w:rStyle w:val="Hyperlink"/>
            <w:noProof/>
          </w:rPr>
          <w:t>Literaturverzeichnis</w:t>
        </w:r>
        <w:r w:rsidR="001F2B0D">
          <w:rPr>
            <w:noProof/>
            <w:webHidden/>
          </w:rPr>
          <w:tab/>
        </w:r>
        <w:r w:rsidR="001F2B0D">
          <w:rPr>
            <w:noProof/>
            <w:webHidden/>
          </w:rPr>
          <w:fldChar w:fldCharType="begin"/>
        </w:r>
        <w:r w:rsidR="001F2B0D">
          <w:rPr>
            <w:noProof/>
            <w:webHidden/>
          </w:rPr>
          <w:instrText xml:space="preserve"> PAGEREF _Toc525057775 \h </w:instrText>
        </w:r>
        <w:r w:rsidR="001F2B0D">
          <w:rPr>
            <w:noProof/>
            <w:webHidden/>
          </w:rPr>
          <w:fldChar w:fldCharType="separate"/>
        </w:r>
        <w:r w:rsidR="00514A12">
          <w:rPr>
            <w:b w:val="0"/>
            <w:bCs w:val="0"/>
            <w:noProof/>
            <w:webHidden/>
          </w:rPr>
          <w:t>Error! Bookmark not defined.</w:t>
        </w:r>
        <w:r w:rsidR="001F2B0D">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0F41FC"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1.1: (a) Active tracking coil consists of three main parts: Micro coil, Micro coaxial cable and MR reciever. The tracking is based on the frequency of circuit, when it reaches the Larmour frequency of MR-scanner, the microcoaxial cable will connect the tracking coil to the MRI reciever [1].(b) Passive tracking marker. it consists of a equally spaced paramagnetic rings filled with Dysprosium oxide [2].</w:t>
      </w:r>
      <w:r>
        <w:rPr>
          <w:noProof/>
        </w:rPr>
        <w:tab/>
      </w:r>
      <w:r>
        <w:rPr>
          <w:noProof/>
        </w:rPr>
        <w:fldChar w:fldCharType="begin"/>
      </w:r>
      <w:r>
        <w:rPr>
          <w:noProof/>
        </w:rPr>
        <w:instrText xml:space="preserve"> PAGEREF _Toc525054514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water and fat. The frequency difference between water and fat is 3.5 ppm which is equal to 220 Hz and 450 Hz absolute frequency difference in the presence of 1.5T and 3,0T magnetic field. (a) 1.5T magnetic field. (b) 3.0T magnetic field [4].</w:t>
      </w:r>
      <w:r>
        <w:rPr>
          <w:noProof/>
        </w:rPr>
        <w:tab/>
      </w:r>
      <w:r>
        <w:rPr>
          <w:noProof/>
        </w:rPr>
        <w:fldChar w:fldCharType="begin"/>
      </w:r>
      <w:r>
        <w:rPr>
          <w:noProof/>
        </w:rPr>
        <w:instrText xml:space="preserve"> PAGEREF _Toc525054515 \h </w:instrText>
      </w:r>
      <w:r>
        <w:rPr>
          <w:noProof/>
        </w:rPr>
      </w:r>
      <w:r>
        <w:rPr>
          <w:noProof/>
        </w:rPr>
        <w:fldChar w:fldCharType="separate"/>
      </w:r>
      <w:r w:rsidR="00514A12">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fat and water protons. Due to the frequency difference between fat and water protons, water protons precesses faster than fat protons [4].</w:t>
      </w:r>
      <w:r>
        <w:rPr>
          <w:noProof/>
        </w:rPr>
        <w:tab/>
      </w:r>
      <w:r>
        <w:rPr>
          <w:noProof/>
        </w:rPr>
        <w:fldChar w:fldCharType="begin"/>
      </w:r>
      <w:r>
        <w:rPr>
          <w:noProof/>
        </w:rPr>
        <w:instrText xml:space="preserve"> PAGEREF _Toc525054516 \h </w:instrText>
      </w:r>
      <w:r>
        <w:rPr>
          <w:noProof/>
        </w:rPr>
      </w:r>
      <w:r>
        <w:rPr>
          <w:noProof/>
        </w:rPr>
        <w:fldChar w:fldCharType="separate"/>
      </w:r>
      <w:r w:rsidR="00514A12">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 [4].</w:t>
      </w:r>
      <w:r>
        <w:rPr>
          <w:noProof/>
        </w:rPr>
        <w:tab/>
      </w:r>
      <w:r>
        <w:rPr>
          <w:noProof/>
        </w:rPr>
        <w:fldChar w:fldCharType="begin"/>
      </w:r>
      <w:r>
        <w:rPr>
          <w:noProof/>
        </w:rPr>
        <w:instrText xml:space="preserve"> PAGEREF _Toc525054517 \h </w:instrText>
      </w:r>
      <w:r>
        <w:rPr>
          <w:noProof/>
        </w:rPr>
      </w:r>
      <w:r>
        <w:rPr>
          <w:noProof/>
        </w:rPr>
        <w:fldChar w:fldCharType="separate"/>
      </w:r>
      <w:r w:rsidR="00514A12">
        <w:rPr>
          <w:noProof/>
        </w:rPr>
        <w:t>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4: Phase cancellation artifact. (a) In this image (TE,4.5 ms) fat and water protons have the same phase; therefore, no significant phase cancellation artifact is visible. (b) In this image (TE, 2.2 ms) fat and water </w:t>
      </w:r>
      <w:r>
        <w:rPr>
          <w:noProof/>
        </w:rPr>
        <w:lastRenderedPageBreak/>
        <w:t>protons have the opposite phases; therefore, a dark band has been produced at the interference between liver and kidney (arrows) [4].</w:t>
      </w:r>
      <w:r>
        <w:rPr>
          <w:noProof/>
        </w:rPr>
        <w:tab/>
      </w:r>
      <w:r>
        <w:rPr>
          <w:noProof/>
        </w:rPr>
        <w:fldChar w:fldCharType="begin"/>
      </w:r>
      <w:r>
        <w:rPr>
          <w:noProof/>
        </w:rPr>
        <w:instrText xml:space="preserve"> PAGEREF _Toc525054518 \h </w:instrText>
      </w:r>
      <w:r>
        <w:rPr>
          <w:noProof/>
        </w:rPr>
      </w:r>
      <w:r>
        <w:rPr>
          <w:noProof/>
        </w:rPr>
        <w:fldChar w:fldCharType="separate"/>
      </w:r>
      <w:r w:rsidR="00514A12">
        <w:rPr>
          <w:noProof/>
        </w:rPr>
        <w:t>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054519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054520 \h </w:instrText>
      </w:r>
      <w:r>
        <w:rPr>
          <w:noProof/>
        </w:rPr>
      </w:r>
      <w:r>
        <w:rPr>
          <w:noProof/>
        </w:rPr>
        <w:fldChar w:fldCharType="separate"/>
      </w:r>
      <w:r w:rsidR="00514A12">
        <w:rPr>
          <w:noProof/>
        </w:rPr>
        <w:t>1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Marker with four vertical (z-direction) and three 45°</w:t>
      </w:r>
      <w:r>
        <w:rPr>
          <w:noProof/>
        </w:rPr>
        <w:noBreakHyphen/>
        <w:t>diagonal tunnel structures filled with a marker fluid. The pointed image plane crosses all seven tunnels in perpendicular position to the Z-axis. (b) The Z-marker in a 2D-MR-image with view in +Z-direction and with all calculated center points of the circular areas [17].</w:t>
      </w:r>
      <w:r>
        <w:rPr>
          <w:noProof/>
        </w:rPr>
        <w:tab/>
      </w:r>
      <w:r>
        <w:rPr>
          <w:noProof/>
        </w:rPr>
        <w:fldChar w:fldCharType="begin"/>
      </w:r>
      <w:r>
        <w:rPr>
          <w:noProof/>
        </w:rPr>
        <w:instrText xml:space="preserve"> PAGEREF _Toc525054521 \h </w:instrText>
      </w:r>
      <w:r>
        <w:rPr>
          <w:noProof/>
        </w:rPr>
      </w:r>
      <w:r>
        <w:rPr>
          <w:noProof/>
        </w:rPr>
        <w:fldChar w:fldCharType="separate"/>
      </w:r>
      <w:r w:rsidR="00514A12">
        <w:rPr>
          <w:noProof/>
        </w:rPr>
        <w:t>1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Z-marker concept with Gd-based marker capsules inserted into a solid body frame (a and b). Design concept with marker liquid directly injected into tunnel structures of the marker body but requiring additional sealing (c).</w:t>
      </w:r>
      <w:r>
        <w:rPr>
          <w:noProof/>
        </w:rPr>
        <w:tab/>
      </w:r>
      <w:r>
        <w:rPr>
          <w:noProof/>
        </w:rPr>
        <w:fldChar w:fldCharType="begin"/>
      </w:r>
      <w:r>
        <w:rPr>
          <w:noProof/>
        </w:rPr>
        <w:instrText xml:space="preserve"> PAGEREF _Toc525054522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9: Overview on potential geometric defects for fiducial markers using Gd-filled capsules (a and b) and effect from the interpolated center </w:t>
      </w:r>
      <w:r>
        <w:rPr>
          <w:noProof/>
        </w:rPr>
        <w:lastRenderedPageBreak/>
        <w:t>point between the fat- and water-based circular artifact areas (c).</w:t>
      </w:r>
      <w:r>
        <w:rPr>
          <w:noProof/>
        </w:rPr>
        <w:tab/>
      </w:r>
      <w:r>
        <w:rPr>
          <w:noProof/>
        </w:rPr>
        <w:fldChar w:fldCharType="begin"/>
      </w:r>
      <w:r>
        <w:rPr>
          <w:noProof/>
        </w:rPr>
        <w:instrText xml:space="preserve"> PAGEREF _Toc525054523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center pointing triangles (8 small purple triangles) and the z-axis indication triangle (the green triangle).</w:t>
      </w:r>
      <w:r>
        <w:rPr>
          <w:noProof/>
        </w:rPr>
        <w:tab/>
      </w:r>
      <w:r>
        <w:rPr>
          <w:noProof/>
        </w:rPr>
        <w:fldChar w:fldCharType="begin"/>
      </w:r>
      <w:r>
        <w:rPr>
          <w:noProof/>
        </w:rPr>
        <w:instrText xml:space="preserve"> PAGEREF _Toc525054524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r>
        <w:rPr>
          <w:noProof/>
        </w:rPr>
        <w:tab/>
      </w:r>
      <w:r>
        <w:rPr>
          <w:noProof/>
        </w:rPr>
        <w:fldChar w:fldCharType="begin"/>
      </w:r>
      <w:r>
        <w:rPr>
          <w:noProof/>
        </w:rPr>
        <w:instrText xml:space="preserve"> PAGEREF _Toc525054525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054526 \h </w:instrText>
      </w:r>
      <w:r>
        <w:rPr>
          <w:noProof/>
        </w:rPr>
      </w:r>
      <w:r>
        <w:rPr>
          <w:noProof/>
        </w:rPr>
        <w:fldChar w:fldCharType="separate"/>
      </w:r>
      <w:r w:rsidR="00514A12">
        <w:rPr>
          <w:noProof/>
        </w:rPr>
        <w:t>1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054527 \h </w:instrText>
      </w:r>
      <w:r>
        <w:rPr>
          <w:noProof/>
        </w:rPr>
      </w:r>
      <w:r>
        <w:rPr>
          <w:noProof/>
        </w:rPr>
        <w:fldChar w:fldCharType="separate"/>
      </w:r>
      <w:r w:rsidR="00514A12">
        <w:rPr>
          <w:noProof/>
        </w:rPr>
        <w:t>2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054528 \h </w:instrText>
      </w:r>
      <w:r>
        <w:rPr>
          <w:noProof/>
        </w:rPr>
      </w:r>
      <w:r>
        <w:rPr>
          <w:noProof/>
        </w:rPr>
        <w:fldChar w:fldCharType="separate"/>
      </w:r>
      <w:r w:rsidR="00514A12">
        <w:rPr>
          <w:noProof/>
        </w:rPr>
        <w:t>2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r>
        <w:rPr>
          <w:noProof/>
        </w:rPr>
        <w:tab/>
      </w:r>
      <w:r>
        <w:rPr>
          <w:noProof/>
        </w:rPr>
        <w:fldChar w:fldCharType="begin"/>
      </w:r>
      <w:r>
        <w:rPr>
          <w:noProof/>
        </w:rPr>
        <w:instrText xml:space="preserve"> PAGEREF _Toc525054529 \h </w:instrText>
      </w:r>
      <w:r>
        <w:rPr>
          <w:noProof/>
        </w:rPr>
      </w:r>
      <w:r>
        <w:rPr>
          <w:noProof/>
        </w:rPr>
        <w:fldChar w:fldCharType="separate"/>
      </w:r>
      <w:r w:rsidR="00514A12">
        <w:rPr>
          <w:noProof/>
        </w:rPr>
        <w:t>2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7: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r>
        <w:rPr>
          <w:noProof/>
        </w:rPr>
        <w:tab/>
      </w:r>
      <w:r>
        <w:rPr>
          <w:noProof/>
        </w:rPr>
        <w:fldChar w:fldCharType="begin"/>
      </w:r>
      <w:r>
        <w:rPr>
          <w:noProof/>
        </w:rPr>
        <w:instrText xml:space="preserve"> PAGEREF _Toc525054530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Flowchart of the automatic alignment detection of the Z-frame marker.</w:t>
      </w:r>
      <w:r>
        <w:rPr>
          <w:noProof/>
        </w:rPr>
        <w:tab/>
      </w:r>
      <w:r>
        <w:rPr>
          <w:noProof/>
        </w:rPr>
        <w:fldChar w:fldCharType="begin"/>
      </w:r>
      <w:r>
        <w:rPr>
          <w:noProof/>
        </w:rPr>
        <w:instrText xml:space="preserve"> PAGEREF _Toc525054531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MRI control room.</w:t>
      </w:r>
      <w:r>
        <w:rPr>
          <w:noProof/>
        </w:rPr>
        <w:tab/>
      </w:r>
      <w:r>
        <w:rPr>
          <w:noProof/>
        </w:rPr>
        <w:fldChar w:fldCharType="begin"/>
      </w:r>
      <w:r>
        <w:rPr>
          <w:noProof/>
        </w:rPr>
        <w:instrText xml:space="preserve"> PAGEREF _Toc525054532 \h </w:instrText>
      </w:r>
      <w:r>
        <w:rPr>
          <w:noProof/>
        </w:rPr>
      </w:r>
      <w:r>
        <w:rPr>
          <w:noProof/>
        </w:rPr>
        <w:fldChar w:fldCharType="separate"/>
      </w:r>
      <w:r w:rsidR="00514A12">
        <w:rPr>
          <w:noProof/>
        </w:rPr>
        <w:t>2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 MRI images of the Z-frame marker. (a) A web came in front of the MRI monitor captured screenshot of the MRI data. (b) A snapshot of the MRI screen from T1W image of the Z-marker using the setup shown in Figure 3.9.</w:t>
      </w:r>
      <w:r>
        <w:rPr>
          <w:noProof/>
        </w:rPr>
        <w:tab/>
      </w:r>
      <w:r>
        <w:rPr>
          <w:noProof/>
        </w:rPr>
        <w:fldChar w:fldCharType="begin"/>
      </w:r>
      <w:r>
        <w:rPr>
          <w:noProof/>
        </w:rPr>
        <w:instrText xml:space="preserve"> PAGEREF _Toc525054533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1: One image is used to represent the VGA and AV converters influence on the resolution of the captured image. Image (a) is captured by using the capture device and the AV converter. Image (b) is captured </w:t>
      </w:r>
      <w:r>
        <w:rPr>
          <w:noProof/>
        </w:rPr>
        <w:lastRenderedPageBreak/>
        <w:t>using capture device and the VGA converter. Image (c) is captured using only the capture device and with HDMI cable (HDMI resolution). The red ellipses in the (a) and (b) show the regions which are different from the image (c).</w:t>
      </w:r>
      <w:r>
        <w:rPr>
          <w:noProof/>
        </w:rPr>
        <w:tab/>
      </w:r>
      <w:r>
        <w:rPr>
          <w:noProof/>
        </w:rPr>
        <w:fldChar w:fldCharType="begin"/>
      </w:r>
      <w:r>
        <w:rPr>
          <w:noProof/>
        </w:rPr>
        <w:instrText xml:space="preserve"> PAGEREF _Toc525054534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Z-frame marker from the background</w:t>
      </w:r>
      <w:r>
        <w:rPr>
          <w:noProof/>
        </w:rPr>
        <w:tab/>
      </w:r>
      <w:r>
        <w:rPr>
          <w:noProof/>
        </w:rPr>
        <w:fldChar w:fldCharType="begin"/>
      </w:r>
      <w:r>
        <w:rPr>
          <w:noProof/>
        </w:rPr>
        <w:instrText xml:space="preserve"> PAGEREF _Toc525054535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convolutional neural network [31]</w:t>
      </w:r>
      <w:r>
        <w:rPr>
          <w:noProof/>
        </w:rPr>
        <w:tab/>
      </w:r>
      <w:r>
        <w:rPr>
          <w:noProof/>
        </w:rPr>
        <w:fldChar w:fldCharType="begin"/>
      </w:r>
      <w:r>
        <w:rPr>
          <w:noProof/>
        </w:rPr>
        <w:instrText xml:space="preserve"> PAGEREF _Toc525054536 \h </w:instrText>
      </w:r>
      <w:r>
        <w:rPr>
          <w:noProof/>
        </w:rPr>
      </w:r>
      <w:r>
        <w:rPr>
          <w:noProof/>
        </w:rPr>
        <w:fldChar w:fldCharType="separate"/>
      </w:r>
      <w:r w:rsidR="00514A12">
        <w:rPr>
          <w:noProof/>
        </w:rPr>
        <w:t>3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054537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plot of the detector. The whole input data is 88 images, with 60 percent for training and 40 percent for testing.</w:t>
      </w:r>
      <w:r>
        <w:rPr>
          <w:noProof/>
        </w:rPr>
        <w:tab/>
      </w:r>
      <w:r>
        <w:rPr>
          <w:noProof/>
        </w:rPr>
        <w:fldChar w:fldCharType="begin"/>
      </w:r>
      <w:r>
        <w:rPr>
          <w:noProof/>
        </w:rPr>
        <w:instrText xml:space="preserve"> PAGEREF _Toc525054538 \h </w:instrText>
      </w:r>
      <w:r>
        <w:rPr>
          <w:noProof/>
        </w:rPr>
      </w:r>
      <w:r>
        <w:rPr>
          <w:noProof/>
        </w:rPr>
        <w:fldChar w:fldCharType="separate"/>
      </w:r>
      <w:r w:rsidR="00514A12">
        <w:rPr>
          <w:noProof/>
        </w:rPr>
        <w:t>3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marker in the whole captured image of the MRI screen. In the left image, Z-marker structure is detected correctly, but in the right image the bounding box does not positioned correctly and some other objects from the background detected as the Z-marker.</w:t>
      </w:r>
      <w:r>
        <w:rPr>
          <w:noProof/>
        </w:rPr>
        <w:tab/>
      </w:r>
      <w:r>
        <w:rPr>
          <w:noProof/>
        </w:rPr>
        <w:fldChar w:fldCharType="begin"/>
      </w:r>
      <w:r>
        <w:rPr>
          <w:noProof/>
        </w:rPr>
        <w:instrText xml:space="preserve"> PAGEREF _Toc525054539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7: the 2D Gaussian distribution with </w:t>
      </w:r>
      <m:oMath>
        <m:r>
          <m:rPr>
            <m:sty m:val="p"/>
          </m:rPr>
          <w:rPr>
            <w:rFonts w:ascii="Cambria Math" w:eastAsiaTheme="minorEastAsia" w:hAnsi="Cambria Math"/>
            <w:noProof/>
            <w:vertAlign w:val="superscript"/>
          </w:rPr>
          <m:t>σ</m:t>
        </m:r>
      </m:oMath>
      <w:r w:rsidRPr="00021A12">
        <w:rPr>
          <w:rFonts w:eastAsiaTheme="minorEastAsia"/>
          <w:noProof/>
        </w:rPr>
        <w:t>= 1 and mean(0,0).</w:t>
      </w:r>
      <w:r>
        <w:rPr>
          <w:noProof/>
        </w:rPr>
        <w:tab/>
      </w:r>
      <w:r>
        <w:rPr>
          <w:noProof/>
        </w:rPr>
        <w:fldChar w:fldCharType="begin"/>
      </w:r>
      <w:r>
        <w:rPr>
          <w:noProof/>
        </w:rPr>
        <w:instrText xml:space="preserve"> PAGEREF _Toc525054540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8: (a) Image shows the T1W image of the Z- frame marker structures acquired with capture device and AV converter from the MRI monitor. (b) </w:t>
      </w:r>
      <w:r>
        <w:rPr>
          <w:noProof/>
        </w:rPr>
        <w:lastRenderedPageBreak/>
        <w:t>Denoised image by blurring the image using Gaussian smoothing operation.</w:t>
      </w:r>
      <w:r>
        <w:rPr>
          <w:noProof/>
        </w:rPr>
        <w:tab/>
      </w:r>
      <w:r>
        <w:rPr>
          <w:noProof/>
        </w:rPr>
        <w:fldChar w:fldCharType="begin"/>
      </w:r>
      <w:r>
        <w:rPr>
          <w:noProof/>
        </w:rPr>
        <w:instrText xml:space="preserve"> PAGEREF _Toc525054541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left image represents the original image, and the right image shows the filtered image using wavelet with soft theresholdig method.</w:t>
      </w:r>
      <w:r>
        <w:rPr>
          <w:noProof/>
        </w:rPr>
        <w:tab/>
      </w:r>
      <w:r>
        <w:rPr>
          <w:noProof/>
        </w:rPr>
        <w:fldChar w:fldCharType="begin"/>
      </w:r>
      <w:r>
        <w:rPr>
          <w:noProof/>
        </w:rPr>
        <w:instrText xml:space="preserve"> PAGEREF _Toc525054542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054543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054544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054545 \h </w:instrText>
      </w:r>
      <w:r>
        <w:rPr>
          <w:noProof/>
        </w:rPr>
      </w:r>
      <w:r>
        <w:rPr>
          <w:noProof/>
        </w:rPr>
        <w:fldChar w:fldCharType="separate"/>
      </w:r>
      <w:r w:rsidR="00514A12">
        <w:rPr>
          <w:noProof/>
        </w:rPr>
        <w:t>4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054546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054547 \h </w:instrText>
      </w:r>
      <w:r>
        <w:rPr>
          <w:noProof/>
        </w:rPr>
      </w:r>
      <w:r>
        <w:rPr>
          <w:noProof/>
        </w:rPr>
        <w:fldChar w:fldCharType="separate"/>
      </w:r>
      <w:r w:rsidR="00514A12">
        <w:rPr>
          <w:noProof/>
        </w:rPr>
        <w:t>4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25: (a) Original 2D image of the Z-frame marker in a captured-MRI image (b) A rotated Z-frame marker in the image. (c) Matching point pairs </w:t>
      </w:r>
      <w:r>
        <w:rPr>
          <w:noProof/>
        </w:rPr>
        <w:lastRenderedPageBreak/>
        <w:t>used in the estimation of the transformation matrix for the Z-frame marker fiducials.(d) The recovered image of the rotated one.</w:t>
      </w:r>
      <w:r>
        <w:rPr>
          <w:noProof/>
        </w:rPr>
        <w:tab/>
      </w:r>
      <w:r>
        <w:rPr>
          <w:noProof/>
        </w:rPr>
        <w:fldChar w:fldCharType="begin"/>
      </w:r>
      <w:r>
        <w:rPr>
          <w:noProof/>
        </w:rPr>
        <w:instrText xml:space="preserve"> PAGEREF _Toc525054548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054549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054550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054551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054552 \h </w:instrText>
      </w:r>
      <w:r>
        <w:rPr>
          <w:noProof/>
        </w:rPr>
      </w:r>
      <w:r>
        <w:rPr>
          <w:noProof/>
        </w:rPr>
        <w:fldChar w:fldCharType="separate"/>
      </w:r>
      <w:r w:rsidR="00514A12">
        <w:rPr>
          <w:noProof/>
        </w:rPr>
        <w:t>5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3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1: The Z-frame plane including P2, P4 and P6 coordinate systems is parallar to the MRI image plane. The Z-frame is rotated +10 degrees around both x and y-axis based on its first oriantation in Figure 3.30.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4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5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6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054557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8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3: A view of the GUI for the alignment detection procedur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9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0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Visuallization of the the thickness of the black and white pens.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1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2 \h </w:instrText>
      </w:r>
      <w:r>
        <w:rPr>
          <w:noProof/>
        </w:rPr>
        <w:fldChar w:fldCharType="separate"/>
      </w:r>
      <w:r w:rsidR="00514A12">
        <w:rPr>
          <w:b/>
          <w:bCs/>
          <w:noProof/>
        </w:rPr>
        <w:t>Error! Bookmark not defined.</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3 \h </w:instrText>
      </w:r>
      <w:r>
        <w:rPr>
          <w:noProof/>
        </w:rPr>
        <w:fldChar w:fldCharType="separate"/>
      </w:r>
      <w:r w:rsidR="00514A12">
        <w:rPr>
          <w:b/>
          <w:bCs/>
          <w:noProof/>
        </w:rPr>
        <w:t>Error! Bookmark not defined.</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514A12">
          <w:rPr>
            <w:noProof/>
            <w:webHidden/>
          </w:rPr>
          <w:t>23</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057720"/>
      <w:r w:rsidRPr="0058451B">
        <w:lastRenderedPageBreak/>
        <w:t>Introduction</w:t>
      </w:r>
      <w:bookmarkEnd w:id="0"/>
    </w:p>
    <w:p w:rsidR="00CE1B3E" w:rsidRDefault="00B4647F" w:rsidP="00DE6F7C">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3B7562">
        <w:t xml:space="preserve"> placement are </w:t>
      </w:r>
      <w:r w:rsidR="001F5804">
        <w:t>introduced []</w:t>
      </w:r>
      <w:r w:rsidR="00C87713">
        <w:t xml:space="preserve">, in order to improve the accuracy and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position and orientation of the identified target to the surgical instruments’ coordinate systems for the </w:t>
      </w:r>
      <w:r w:rsidR="00422484">
        <w:t>device</w:t>
      </w:r>
      <w:r w:rsidR="00831146">
        <w:t xml:space="preserve"> alignment.</w:t>
      </w:r>
    </w:p>
    <w:p w:rsidR="006C4A7B" w:rsidRDefault="00B622D7" w:rsidP="00EF42A3">
      <w:r>
        <w:t>The most</w:t>
      </w:r>
      <w:r w:rsidR="00A3307C">
        <w:t xml:space="preserve"> common</w:t>
      </w:r>
      <w:r w:rsidR="00FD728B">
        <w:t xml:space="preserve"> approaches </w:t>
      </w:r>
      <w:r w:rsidR="00A3307C">
        <w:t>for</w:t>
      </w:r>
      <w:r w:rsidR="00153451">
        <w:t xml:space="preserve"> estimating</w:t>
      </w:r>
      <w:r w:rsidR="004064B9">
        <w:t xml:space="preserve"> th</w:t>
      </w:r>
      <w:r w:rsidR="005A6862">
        <w:t>e</w:t>
      </w:r>
      <w:r w:rsidR="004064B9">
        <w:t xml:space="preserve"> transformation</w:t>
      </w:r>
      <w:r w:rsidR="005A6862">
        <w:t xml:space="preserve"> between MR</w:t>
      </w:r>
      <w:r>
        <w:t>I and 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acking method, the device should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 this method</w:t>
      </w:r>
      <w:r w:rsidR="00C878F4">
        <w:t xml:space="preserve"> clinically</w:t>
      </w:r>
      <w:r w:rsidR="002C10CF">
        <w:t xml:space="preserve"> impractical.</w:t>
      </w:r>
      <w:r w:rsidR="00A1237B">
        <w:t xml:space="preserve"> Moreover, optical tracking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These are the reasons for which active and </w:t>
      </w:r>
      <w:r w:rsidR="005651DD">
        <w:t>passive</w:t>
      </w:r>
      <w:r w:rsidR="006C1289">
        <w:t xml:space="preserve"> tracking markers </w:t>
      </w:r>
      <w:r w:rsidR="005651DD">
        <w:t>are advantageous techniques for localization and tracking of the</w:t>
      </w:r>
      <w:r w:rsidR="00DA7DA2">
        <w:t xml:space="preserve"> interventional</w:t>
      </w:r>
      <w:r w:rsidR="005651DD">
        <w:t xml:space="preserve"> device in the MRI environment</w:t>
      </w:r>
      <w:r w:rsidR="002C6957">
        <w:t xml:space="preserve"> for </w:t>
      </w:r>
      <w:r w:rsidR="003810A8">
        <w:t xml:space="preserve">the </w:t>
      </w:r>
      <w:r w:rsidR="002C6957">
        <w:t xml:space="preserve">most </w:t>
      </w:r>
      <w:r w:rsidR="00DA7DA2">
        <w:t xml:space="preserve">clinical </w:t>
      </w:r>
      <w:r w:rsidR="002C6957">
        <w:t>procedures.</w:t>
      </w:r>
      <w:r w:rsidR="004876BC">
        <w:t xml:space="preserve"> </w:t>
      </w:r>
    </w:p>
    <w:p w:rsidR="00B13267" w:rsidRDefault="00A84DFD" w:rsidP="00F4433E">
      <w:r>
        <w:lastRenderedPageBreak/>
        <w:t>Even though</w:t>
      </w:r>
      <w:r w:rsidR="007F4E4F">
        <w:t xml:space="preserve"> the</w:t>
      </w:r>
      <w:r>
        <w:t xml:space="preserve"> active tracking provides an accurate real-time localization of the</w:t>
      </w:r>
      <w:r w:rsidR="0046273F">
        <w:t xml:space="preserve"> devices</w:t>
      </w:r>
      <w:r w:rsidR="00BA3024">
        <w:t xml:space="preserve">, it requires additional RF coil channels for </w:t>
      </w:r>
      <w:r w:rsidR="00F4433E">
        <w:t>tracking</w:t>
      </w:r>
      <w:r w:rsidR="00BA3024">
        <w:t xml:space="preserve"> </w:t>
      </w:r>
      <w:r w:rsidR="00F4433E">
        <w:t>the</w:t>
      </w:r>
      <w:r w:rsidR="00BA3024">
        <w:t xml:space="preserve"> embedded radiofrequency receive coils in the device</w:t>
      </w:r>
      <w:r w:rsidR="00B13267">
        <w:t>.</w:t>
      </w:r>
    </w:p>
    <w:p w:rsidR="00EF6554" w:rsidRPr="00A855D3" w:rsidRDefault="00976079" w:rsidP="003C0DDD">
      <w:pPr>
        <w:rPr>
          <w:rFonts w:cstheme="minorHAnsi"/>
        </w:rPr>
      </w:pPr>
      <w:r>
        <w:t xml:space="preserve">Passive </w:t>
      </w:r>
      <w:r w:rsidR="004E08EB">
        <w:t xml:space="preserve">marker </w:t>
      </w:r>
      <w:r>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916CB1">
        <w:t xml:space="preserve"> MRI and device coordinate systems can be estimated </w:t>
      </w:r>
      <w:r w:rsidR="00F02B92">
        <w:t>using the relation between</w:t>
      </w:r>
      <w:r w:rsidR="005E73A6">
        <w:t xml:space="preserve"> the fiducials</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3C0DDD">
        <w:rPr>
          <w:rFonts w:cstheme="minorHAnsi"/>
        </w:rPr>
        <w:t>advantageou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1E0D79">
        <w:rPr>
          <w:rFonts w:cstheme="minorHAnsi"/>
        </w:rPr>
        <w:t>.</w:t>
      </w:r>
      <w:r w:rsidR="00A855D3">
        <w:rPr>
          <w:rFonts w:cstheme="minorHAnsi"/>
        </w:rPr>
        <w:t xml:space="preserve"> </w:t>
      </w:r>
      <w:r w:rsidR="00CF06F4">
        <w:t>A</w:t>
      </w:r>
      <w:r w:rsidR="000F6D3F">
        <w:t xml:space="preserve"> general introduction </w:t>
      </w:r>
      <w:r w:rsidR="00C27147">
        <w:t>to the</w:t>
      </w:r>
      <w:r w:rsidR="00E9722D">
        <w:t xml:space="preserve"> calibration </w:t>
      </w:r>
      <w:r w:rsidR="00C27147">
        <w:t xml:space="preserve">and tracking techniques </w:t>
      </w:r>
      <w:r w:rsidR="004469C2">
        <w:t>applied in</w:t>
      </w:r>
      <w:r w:rsidR="007F4E4F">
        <w:t xml:space="preserve"> the</w:t>
      </w:r>
      <w:r w:rsidR="004469C2">
        <w:t xml:space="preserve"> MRI-guided procedures is presented in Section</w:t>
      </w:r>
      <w:r w:rsidR="00E9722D">
        <w:t xml:space="preserve"> </w:t>
      </w:r>
      <w:r w:rsidR="00E9722D">
        <w:fldChar w:fldCharType="begin"/>
      </w:r>
      <w:r w:rsidR="00E9722D">
        <w:instrText xml:space="preserve"> REF _Ref523906202 \r \h </w:instrText>
      </w:r>
      <w:r w:rsidR="00E9722D">
        <w:fldChar w:fldCharType="separate"/>
      </w:r>
      <w:r w:rsidR="00514A12">
        <w:rPr>
          <w:cs/>
        </w:rPr>
        <w:t>‎</w:t>
      </w:r>
      <w:r w:rsidR="00514A12">
        <w:t>2.2</w:t>
      </w:r>
      <w:r w:rsidR="00E9722D">
        <w:fldChar w:fldCharType="end"/>
      </w:r>
      <w:r w:rsidR="00CF06F4">
        <w:t>.</w:t>
      </w:r>
    </w:p>
    <w:p w:rsidR="00B12A47" w:rsidRDefault="009F172E" w:rsidP="006F4586">
      <w:r>
        <w:t>A common</w:t>
      </w:r>
      <w:r w:rsidR="00357DE8">
        <w:t xml:space="preserve"> passive localization frame</w:t>
      </w:r>
      <w:r w:rsidR="007D50FC">
        <w:t xml:space="preserve"> for</w:t>
      </w:r>
      <w:r w:rsidR="00042429">
        <w:t xml:space="preserve"> the</w:t>
      </w:r>
      <w:r w:rsidR="007D50FC">
        <w:t xml:space="preserve"> instrument guidance </w:t>
      </w:r>
      <w:r w:rsidR="00042429">
        <w:t>in the</w:t>
      </w:r>
      <w:r w:rsidR="007D50FC">
        <w:t xml:space="preserve"> MRI procedures</w:t>
      </w:r>
      <w:r w:rsidR="00357DE8">
        <w:t xml:space="preserve"> is known as Brown-Roberts-Wells frame</w:t>
      </w:r>
      <w:r w:rsidR="002E778E" w:rsidRPr="002E778E">
        <w:t xml:space="preserve"> </w:t>
      </w:r>
      <w:r w:rsidR="002E778E">
        <w:t xml:space="preserve">also called Z-frame </w:t>
      </w:r>
      <w:r w:rsidR="00D23195">
        <w:t xml:space="preserve">because of its </w:t>
      </w:r>
      <w:r w:rsidR="00201F48">
        <w:t>d</w:t>
      </w:r>
      <w:r w:rsidR="00DA5222">
        <w:t>esign structures</w:t>
      </w:r>
      <w:r w:rsidR="00201F48">
        <w:t xml:space="preserve">. </w:t>
      </w:r>
      <w:r w:rsidR="00D23195">
        <w:t xml:space="preserve"> </w:t>
      </w:r>
      <w:r w:rsidR="00F939DD">
        <w:t>The Z-frame marker has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 xml:space="preserve">owever, any error in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image distortion problems which are detailed in Section</w:t>
      </w:r>
      <w:r w:rsidR="00161EB5">
        <w:t xml:space="preserve"> </w:t>
      </w:r>
      <w:r w:rsidR="00161EB5">
        <w:fldChar w:fldCharType="begin"/>
      </w:r>
      <w:r w:rsidR="00161EB5">
        <w:instrText xml:space="preserve"> REF _Ref525138354 \r \h </w:instrText>
      </w:r>
      <w:r w:rsidR="00161EB5">
        <w:fldChar w:fldCharType="separate"/>
      </w:r>
      <w:r w:rsidR="00514A12">
        <w:rPr>
          <w:cs/>
        </w:rPr>
        <w:t>‎</w:t>
      </w:r>
      <w:r w:rsidR="00514A12">
        <w:t>2.1</w:t>
      </w:r>
      <w:r w:rsidR="00161EB5">
        <w:fldChar w:fldCharType="end"/>
      </w:r>
      <w:r w:rsidR="002A5F9F">
        <w:t xml:space="preserve">. </w:t>
      </w:r>
    </w:p>
    <w:p w:rsidR="00CB40E4" w:rsidRDefault="00CB40E4" w:rsidP="006F4586"/>
    <w:p w:rsidR="006E3A1C" w:rsidRDefault="00954F2A" w:rsidP="0022634F">
      <w:pPr>
        <w:pStyle w:val="Heading2"/>
      </w:pPr>
      <w:bookmarkStart w:id="1" w:name="_Toc525057721"/>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0A391B">
        <w:t xml:space="preserve">have been applied in </w:t>
      </w:r>
      <w:r w:rsidR="00CC3B65">
        <w:t xml:space="preserve">the </w:t>
      </w:r>
      <w:r w:rsidR="000A391B">
        <w:t>several</w:t>
      </w:r>
      <w:r w:rsidR="006F28D8">
        <w:t xml:space="preserve"> different MRI-guided </w:t>
      </w:r>
      <w:r w:rsidR="00FE3DDF">
        <w:t>procedures</w:t>
      </w:r>
      <w:r w:rsidR="006F28D8">
        <w:t xml:space="preserve"> </w:t>
      </w:r>
      <w:r w:rsidR="00762F4B">
        <w:t xml:space="preserve">for the </w:t>
      </w:r>
      <w:r w:rsidR="00484AF4">
        <w:t>registration and</w:t>
      </w:r>
      <w:r w:rsidR="00112B28">
        <w:t xml:space="preserve"> the</w:t>
      </w:r>
      <w:r w:rsidR="00484AF4">
        <w:t xml:space="preserve"> alignment of the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15728C">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wVDE5OjA1OjE2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991A57">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 MRI</w:t>
      </w:r>
      <w:r w:rsidR="009B66CD">
        <w:t xml:space="preserve"> interface</w:t>
      </w:r>
      <w:r w:rsidR="00C76AA7">
        <w:t xml:space="preserve"> </w:t>
      </w:r>
      <w:r w:rsidR="009B66CD">
        <w:t>to connect</w:t>
      </w:r>
      <w:r w:rsidR="00C76AA7">
        <w:t xml:space="preserve"> </w:t>
      </w:r>
      <w:r w:rsidR="009B66CD">
        <w:t>the robotic control, the navigation workstation and the MRI scanner.</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D14335">
        <w:t xml:space="preserve"> different MRI systems</w:t>
      </w:r>
      <w:r w:rsidR="00BE07F8">
        <w:t xml:space="preserve"> []</w:t>
      </w:r>
      <w:r w:rsidR="009B66CD">
        <w:t xml:space="preserve">. </w:t>
      </w:r>
      <w:r w:rsidR="00C37656">
        <w:t xml:space="preserve"> </w:t>
      </w:r>
      <w:r w:rsidR="00197188">
        <w:t>Moreover, the</w:t>
      </w:r>
      <w:r w:rsidR="00E31035">
        <w:t>ir proposed</w:t>
      </w:r>
      <w:r w:rsidR="00197188">
        <w:t xml:space="preserve"> </w:t>
      </w:r>
      <w:r w:rsidR="00D2484A">
        <w:t xml:space="preserve">procedures in </w:t>
      </w:r>
      <w:r w:rsidR="00873B5E">
        <w:t>the navigation workstation</w:t>
      </w:r>
      <w:r w:rsidR="008D2BCA">
        <w:t xml:space="preserve"> for the image </w:t>
      </w:r>
      <w:r w:rsidR="008D2BCA">
        <w:lastRenderedPageBreak/>
        <w:t>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DA2730">
        <w:t xml:space="preserve"> (one for the solid body and another for the MR-visible fiducial liquid)</w:t>
      </w:r>
      <w:r w:rsidR="00BB0578">
        <w:t>.</w:t>
      </w:r>
      <w:r w:rsidR="00C54AB9">
        <w:t xml:space="preserve"> This can affect the </w:t>
      </w:r>
      <w:r w:rsidR="00DA2730">
        <w:t>potential artifact (e.g. chemical shift artifac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62188F" w:rsidRDefault="003C522D" w:rsidP="006F4586">
      <w:pPr>
        <w:rPr>
          <w:rFonts w:cs="LMRoman12-Regular"/>
        </w:rPr>
      </w:pPr>
      <w:r>
        <w:t>As a result,</w:t>
      </w:r>
      <w:r w:rsidR="00683DFB">
        <w:t xml:space="preserve"> in this thesis</w:t>
      </w:r>
      <w:r>
        <w:t xml:space="preserve"> </w:t>
      </w:r>
      <w:r>
        <w:rPr>
          <w:rFonts w:cs="LMRoman12-Regular"/>
        </w:rPr>
        <w:t>a comparison study and evaluation of the different possible materials for manufacturing of the Z-frame marker is conducted, and the several novel physical feature structures of the marker are introduced</w:t>
      </w:r>
      <w:r w:rsidR="00A15AA2">
        <w:rPr>
          <w:rFonts w:cs="LMRoman12-Regular"/>
        </w:rPr>
        <w:t xml:space="preserve"> (Section </w:t>
      </w:r>
      <w:r w:rsidR="00711957">
        <w:rPr>
          <w:rFonts w:cs="LMRoman12-Regular"/>
        </w:rPr>
        <w:fldChar w:fldCharType="begin"/>
      </w:r>
      <w:r w:rsidR="00711957">
        <w:rPr>
          <w:rFonts w:cs="LMRoman12-Regular"/>
        </w:rPr>
        <w:instrText xml:space="preserve"> REF _Ref525216109 \r \h </w:instrText>
      </w:r>
      <w:r w:rsidR="00711957">
        <w:rPr>
          <w:rFonts w:cs="LMRoman12-Regular"/>
        </w:rPr>
      </w:r>
      <w:r w:rsidR="00711957">
        <w:rPr>
          <w:rFonts w:cs="LMRoman12-Regular"/>
        </w:rPr>
        <w:fldChar w:fldCharType="separate"/>
      </w:r>
      <w:r w:rsidR="00514A12">
        <w:rPr>
          <w:rFonts w:cs="LMRoman12-Regular"/>
          <w:cs/>
        </w:rPr>
        <w:t>‎</w:t>
      </w:r>
      <w:r w:rsidR="00514A12">
        <w:rPr>
          <w:rFonts w:cs="LMRoman12-Regular"/>
        </w:rPr>
        <w:t>3.1</w:t>
      </w:r>
      <w:r w:rsidR="00711957">
        <w:rPr>
          <w:rFonts w:cs="LMRoman12-Regular"/>
        </w:rPr>
        <w:fldChar w:fldCharType="end"/>
      </w:r>
      <w:r w:rsidR="00711957">
        <w:rPr>
          <w:rFonts w:cs="LMRoman12-Regular"/>
        </w:rPr>
        <w:t>)</w:t>
      </w:r>
      <w:r>
        <w:rPr>
          <w:rFonts w:cs="LMRoman12-Regular"/>
        </w:rPr>
        <w:t>.</w:t>
      </w:r>
    </w:p>
    <w:p w:rsidR="00CB40E4" w:rsidRPr="006F4586" w:rsidRDefault="00CB40E4" w:rsidP="006F4586">
      <w:pPr>
        <w:rPr>
          <w:rFonts w:cs="LMRoman12-Regular"/>
        </w:rPr>
      </w:pPr>
    </w:p>
    <w:p w:rsidR="009767E5" w:rsidRDefault="006E3A1C" w:rsidP="00110CD9">
      <w:pPr>
        <w:pStyle w:val="Heading2"/>
      </w:pPr>
      <w:bookmarkStart w:id="2" w:name="_Toc525057722"/>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4F7FA6" w:rsidRDefault="00BF6968" w:rsidP="00DF40A4">
      <w:r>
        <w:t xml:space="preserve">The automated algorithm </w:t>
      </w:r>
      <w:r w:rsidR="006C3250">
        <w:t>should</w:t>
      </w:r>
      <w:r>
        <w:t xml:space="preserve"> be as independent as possible,</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DF40A4">
        <w:rPr>
          <w:rFonts w:cs="LMRoman12-Regular"/>
        </w:rPr>
        <w:t xml:space="preserve"> S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514A12">
        <w:rPr>
          <w:rFonts w:cs="LMRoman12-Regular"/>
          <w:cs/>
        </w:rPr>
        <w:t>‎</w:t>
      </w:r>
      <w:r w:rsidR="00514A12">
        <w:rPr>
          <w:rFonts w:cs="LMRoman12-Regular"/>
        </w:rPr>
        <w:t>3.3</w:t>
      </w:r>
      <w:r w:rsidR="00DF40A4">
        <w:rPr>
          <w:rFonts w:cs="LMRoman12-Regular"/>
        </w:rPr>
        <w:fldChar w:fldCharType="end"/>
      </w:r>
      <w:r w:rsidR="004F7FA6">
        <w:rPr>
          <w:rFonts w:cs="LMRoman12-Regular"/>
        </w:rPr>
        <w:t>.</w:t>
      </w:r>
    </w:p>
    <w:p w:rsidR="00F3014A" w:rsidRDefault="001A525B" w:rsidP="001F51E3">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057723"/>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Toc525057724"/>
      <w:bookmarkStart w:id="5" w:name="_Ref525138354"/>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A5571E">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BUMTk6MDU6NDM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wVDE5OjA1OjE2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991A57">
            <w:t>[2, 3, 3]</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15728C">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MFQxOTowNToxNi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991A57">
            <w:t>[4]</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057725"/>
      <w:r w:rsidRPr="00414A03">
        <w:lastRenderedPageBreak/>
        <w:t>Arti</w:t>
      </w:r>
      <w:r w:rsidR="002165BF" w:rsidRPr="00414A03">
        <w:t>facts in MR</w:t>
      </w:r>
      <w:r w:rsidR="0008018E">
        <w:t>I</w:t>
      </w:r>
      <w:r w:rsidR="002165BF" w:rsidRPr="00414A03">
        <w:t xml:space="preserve"> </w:t>
      </w:r>
      <w:bookmarkEnd w:id="6"/>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15728C">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991A57">
            <w:t>[3]</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057726"/>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514A12">
        <w:t xml:space="preserve">Figure </w:t>
      </w:r>
      <w:r w:rsidR="00514A12">
        <w:rPr>
          <w:noProof/>
          <w:cs/>
        </w:rPr>
        <w:t>‎</w:t>
      </w:r>
      <w:r w:rsidR="00514A12">
        <w:rPr>
          <w:noProof/>
        </w:rPr>
        <w:t>2</w:t>
      </w:r>
      <w:r w:rsidR="00514A12">
        <w:t>.</w:t>
      </w:r>
      <w:r w:rsidR="00514A12">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514A12">
        <w:t xml:space="preserve">Figure </w:t>
      </w:r>
      <w:r w:rsidR="00514A12">
        <w:rPr>
          <w:noProof/>
          <w:cs/>
        </w:rPr>
        <w:t>‎</w:t>
      </w:r>
      <w:r w:rsidR="00514A12">
        <w:rPr>
          <w:noProof/>
        </w:rPr>
        <w:t>2</w:t>
      </w:r>
      <w:r w:rsidR="00514A12">
        <w:t>.</w:t>
      </w:r>
      <w:r w:rsidR="00514A1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003C55" w:rsidP="008638B3">
      <w:pPr>
        <w:ind w:left="288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rPr>
          <w:rFonts w:eastAsiaTheme="minorEastAsia"/>
        </w:rPr>
        <w:tab/>
      </w:r>
      <w:r w:rsidR="008638B3">
        <w:rPr>
          <w:rFonts w:eastAsiaTheme="minorEastAsia"/>
        </w:rPr>
        <w:tab/>
      </w:r>
      <w:r w:rsidR="008638B3">
        <w:rPr>
          <w:rFonts w:eastAsiaTheme="minorEastAsia"/>
        </w:rPr>
        <w:tab/>
      </w:r>
      <w:r w:rsidR="008638B3">
        <w:rPr>
          <w:rFonts w:eastAsiaTheme="minorEastAsia"/>
        </w:rPr>
        <w:tab/>
      </w:r>
      <w:r>
        <w:rPr>
          <w:rFonts w:eastAsiaTheme="minorEastAsia"/>
        </w:rPr>
        <w:t>(2.1)</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991A57">
            <w:t>[3]</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5904" behindDoc="0" locked="0" layoutInCell="1" allowOverlap="1" wp14:anchorId="0A381D0D" wp14:editId="25BF1FC4">
                <wp:simplePos x="0" y="0"/>
                <wp:positionH relativeFrom="column">
                  <wp:posOffset>1301262</wp:posOffset>
                </wp:positionH>
                <wp:positionV relativeFrom="paragraph">
                  <wp:posOffset>-35171</wp:posOffset>
                </wp:positionV>
                <wp:extent cx="3280692" cy="2481483"/>
                <wp:effectExtent l="0" t="0" r="0" b="0"/>
                <wp:wrapNone/>
                <wp:docPr id="1073741972" name="Group 1073741972"/>
                <wp:cNvGraphicFramePr/>
                <a:graphic xmlns:a="http://schemas.openxmlformats.org/drawingml/2006/main">
                  <a:graphicData uri="http://schemas.microsoft.com/office/word/2010/wordprocessingGroup">
                    <wpg:wgp>
                      <wpg:cNvGrpSpPr/>
                      <wpg:grpSpPr>
                        <a:xfrm>
                          <a:off x="0" y="0"/>
                          <a:ext cx="3280692" cy="2481483"/>
                          <a:chOff x="-170822" y="-10049"/>
                          <a:chExt cx="3280692" cy="2481483"/>
                        </a:xfrm>
                      </wpg:grpSpPr>
                      <wps:wsp>
                        <wps:cNvPr id="29" name="Text Box 29"/>
                        <wps:cNvSpPr txBox="1"/>
                        <wps:spPr>
                          <a:xfrm>
                            <a:off x="-90436" y="-10049"/>
                            <a:ext cx="532563" cy="300990"/>
                          </a:xfrm>
                          <a:prstGeom prst="rect">
                            <a:avLst/>
                          </a:prstGeom>
                          <a:solidFill>
                            <a:schemeClr val="lt1"/>
                          </a:solidFill>
                          <a:ln w="6350">
                            <a:noFill/>
                          </a:ln>
                        </wps:spPr>
                        <wps:txbx>
                          <w:txbxContent>
                            <w:p w:rsidR="00514A12" w:rsidRPr="00130FAF" w:rsidRDefault="00514A12"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514A12" w:rsidRPr="00130FAF" w:rsidRDefault="00514A12"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0822" y="2100106"/>
                            <a:ext cx="808892" cy="310551"/>
                          </a:xfrm>
                          <a:prstGeom prst="rect">
                            <a:avLst/>
                          </a:prstGeom>
                          <a:solidFill>
                            <a:schemeClr val="lt1"/>
                          </a:solidFill>
                          <a:ln w="6350">
                            <a:noFill/>
                          </a:ln>
                        </wps:spPr>
                        <wps:txbx>
                          <w:txbxContent>
                            <w:p w:rsidR="00514A12" w:rsidRPr="00130FAF" w:rsidRDefault="00514A12"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55855" y="2170444"/>
                            <a:ext cx="854015" cy="300990"/>
                          </a:xfrm>
                          <a:prstGeom prst="rect">
                            <a:avLst/>
                          </a:prstGeom>
                          <a:solidFill>
                            <a:schemeClr val="lt1"/>
                          </a:solidFill>
                          <a:ln w="6350">
                            <a:noFill/>
                          </a:ln>
                        </wps:spPr>
                        <wps:txbx>
                          <w:txbxContent>
                            <w:p w:rsidR="00514A12" w:rsidRPr="00130FAF" w:rsidRDefault="00514A12"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381D0D" id="Group 1073741972" o:spid="_x0000_s1026" style="position:absolute;left:0;text-align:left;margin-left:102.45pt;margin-top:-2.75pt;width:258.3pt;height:195.4pt;z-index:251835904;mso-width-relative:margin;mso-height-relative:margin" coordorigin="-1708,-100" coordsize="32806,24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514A12" w:rsidRPr="00130FAF" w:rsidRDefault="00514A12"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514A12" w:rsidRPr="00130FAF" w:rsidRDefault="00514A12" w:rsidP="00D31B09">
                        <w:r>
                          <w:t>3.0 T</w:t>
                        </w:r>
                      </w:p>
                    </w:txbxContent>
                  </v:textbox>
                </v:shape>
                <v:shape id="Text Box 54" o:spid="_x0000_s1029" type="#_x0000_t202" style="position:absolute;left:-1708;top:21001;width:808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514A12" w:rsidRPr="00130FAF" w:rsidRDefault="00514A12" w:rsidP="002B741D">
                        <w:r>
                          <w:t>3.5 ppm</w:t>
                        </w:r>
                      </w:p>
                    </w:txbxContent>
                  </v:textbox>
                </v:shape>
                <v:shape id="Text Box 56" o:spid="_x0000_s1030" type="#_x0000_t202" style="position:absolute;left:22558;top:21704;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514A12" w:rsidRPr="00130FAF" w:rsidRDefault="00514A12" w:rsidP="002B741D">
                        <w:r>
                          <w:t>3.5 ppm</w:t>
                        </w:r>
                      </w:p>
                    </w:txbxContent>
                  </v:textbox>
                </v:shape>
              </v:group>
            </w:pict>
          </mc:Fallback>
        </mc:AlternateContent>
      </w:r>
      <w:r w:rsidR="00EB5F23">
        <w:rPr>
          <w:noProof/>
        </w:rPr>
        <w:drawing>
          <wp:inline distT="0" distB="0" distL="0" distR="0" wp14:anchorId="303263D7" wp14:editId="182D0D71">
            <wp:extent cx="4725462" cy="234126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4762998" cy="2359864"/>
                    </a:xfrm>
                    <a:prstGeom prst="rect">
                      <a:avLst/>
                    </a:prstGeom>
                    <a:ln>
                      <a:noFill/>
                    </a:ln>
                    <a:extLst>
                      <a:ext uri="{53640926-AAD7-44D8-BBD7-CCE9431645EC}">
                        <a14:shadowObscured xmlns:a14="http://schemas.microsoft.com/office/drawing/2010/main"/>
                      </a:ext>
                    </a:extLst>
                  </pic:spPr>
                </pic:pic>
              </a:graphicData>
            </a:graphic>
          </wp:inline>
        </w:drawing>
      </w:r>
    </w:p>
    <w:p w:rsidR="00DF0685" w:rsidRDefault="00DF0685" w:rsidP="002B7D01">
      <w:pPr>
        <w:pStyle w:val="Caption"/>
      </w:pPr>
      <w:bookmarkStart w:id="8" w:name="_Ref523905599"/>
      <w:bookmarkStart w:id="9" w:name="_Toc523735282"/>
      <w:bookmarkStart w:id="10" w:name="_Toc525054515"/>
      <w:r>
        <w:t xml:space="preserve">Figure </w:t>
      </w:r>
      <w:r>
        <w:fldChar w:fldCharType="begin"/>
      </w:r>
      <w:r>
        <w:instrText xml:space="preserve"> STYLEREF 1 \s </w:instrText>
      </w:r>
      <w:r>
        <w:fldChar w:fldCharType="separate"/>
      </w:r>
      <w:r w:rsidR="00514A12">
        <w:rPr>
          <w:cs/>
        </w:rPr>
        <w:t>‎</w:t>
      </w:r>
      <w:r w:rsidR="00514A12">
        <w:t>2</w:t>
      </w:r>
      <w:r>
        <w:fldChar w:fldCharType="end"/>
      </w:r>
      <w:r>
        <w:t>.</w:t>
      </w:r>
      <w:r>
        <w:fldChar w:fldCharType="begin"/>
      </w:r>
      <w:r>
        <w:instrText xml:space="preserve"> SEQ Figure \* ARABIC \s 1 </w:instrText>
      </w:r>
      <w:r>
        <w:fldChar w:fldCharType="separate"/>
      </w:r>
      <w:r w:rsidR="00514A12">
        <w:t>1</w:t>
      </w:r>
      <w:r>
        <w:fldChar w:fldCharType="end"/>
      </w:r>
      <w:bookmarkEnd w:id="8"/>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fldChar w:fldCharType="separate"/>
          </w:r>
          <w:r w:rsidR="00991A57">
            <w:t>[3]</w:t>
          </w:r>
          <w:r>
            <w:fldChar w:fldCharType="end"/>
          </w:r>
        </w:sdtContent>
      </w:sdt>
      <w:r>
        <w:t>.</w:t>
      </w:r>
      <w:bookmarkEnd w:id="9"/>
      <w:bookmarkEnd w:id="10"/>
    </w:p>
    <w:p w:rsidR="00710908" w:rsidRDefault="00710908" w:rsidP="00CE280D"/>
    <w:p w:rsidR="00F76F3D" w:rsidRPr="00582FC4" w:rsidRDefault="00F96F72" w:rsidP="001177E5">
      <w:pPr>
        <w:jc w:val="center"/>
      </w:pPr>
      <w:r>
        <w:rPr>
          <w:noProof/>
        </w:rPr>
        <mc:AlternateContent>
          <mc:Choice Requires="wps">
            <w:drawing>
              <wp:anchor distT="0" distB="0" distL="114300" distR="114300" simplePos="0" relativeHeight="251840000" behindDoc="0" locked="0" layoutInCell="1" allowOverlap="1" wp14:anchorId="136975D4" wp14:editId="4FDA0E52">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6975D4" id="Text Box 78" o:spid="_x0000_s1031" type="#_x0000_t202" style="position:absolute;left:0;text-align:left;margin-left:106.2pt;margin-top:205.25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514A12" w:rsidRPr="00130FAF" w:rsidRDefault="00514A12" w:rsidP="00451759">
                      <w:r>
                        <w:t>(d)</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7B64447D" wp14:editId="50A47468">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4447D" id="Text Box 1073741829" o:spid="_x0000_s1032" type="#_x0000_t202" style="position:absolute;left:0;text-align:left;margin-left:215.8pt;margin-top:205.4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514A12" w:rsidRPr="00130FAF" w:rsidRDefault="00514A12" w:rsidP="00451759">
                      <w:r>
                        <w:t>(e)</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5012A381" wp14:editId="76177103">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12A381" id="Text Box 103" o:spid="_x0000_s1033" type="#_x0000_t202" style="position:absolute;left:0;text-align:left;margin-left:315.6pt;margin-top:93.4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514A12" w:rsidRPr="00130FAF" w:rsidRDefault="00514A12"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22240" behindDoc="0" locked="0" layoutInCell="1" allowOverlap="1" wp14:anchorId="7C578888" wp14:editId="451DC0C4">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578888" id="Text Box 27" o:spid="_x0000_s1034" type="#_x0000_t202" style="position:absolute;left:0;text-align:left;margin-left:107.45pt;margin-top:91.65pt;width:37.25pt;height:23.7pt;z-index:251722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514A12" w:rsidRPr="00130FAF" w:rsidRDefault="00514A12"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3264" behindDoc="0" locked="0" layoutInCell="1" allowOverlap="1" wp14:anchorId="217906AE" wp14:editId="3B021522">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7906AE" id="Text Box 28" o:spid="_x0000_s1035" type="#_x0000_t202" style="position:absolute;left:0;text-align:left;margin-left:0;margin-top:94pt;width:37.25pt;height:23.7pt;z-index:2517232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514A12" w:rsidRPr="00130FAF" w:rsidRDefault="00514A12" w:rsidP="00D31B09">
                      <w:r>
                        <w:t xml:space="preserve">   (b)</w:t>
                      </w:r>
                    </w:p>
                  </w:txbxContent>
                </v:textbox>
                <w10:wrap anchorx="margin"/>
              </v:shape>
            </w:pict>
          </mc:Fallback>
        </mc:AlternateContent>
      </w:r>
      <w:r w:rsidR="00917B29">
        <w:rPr>
          <w:noProof/>
        </w:rPr>
        <w:drawing>
          <wp:inline distT="0" distB="0" distL="0" distR="0" wp14:anchorId="59F17D9C" wp14:editId="206CB5B9">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0340E7" w:rsidRDefault="00451759" w:rsidP="002B7D01">
      <w:pPr>
        <w:pStyle w:val="Caption"/>
      </w:pPr>
      <w:r>
        <mc:AlternateContent>
          <mc:Choice Requires="wps">
            <w:drawing>
              <wp:anchor distT="0" distB="0" distL="114300" distR="114300" simplePos="0" relativeHeight="251846144" behindDoc="0" locked="0" layoutInCell="1" allowOverlap="1" wp14:anchorId="05842AD7" wp14:editId="3A6C2929">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842AD7" id="Text Box 1073741893" o:spid="_x0000_s1036"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514A12" w:rsidRPr="00130FAF" w:rsidRDefault="00514A12" w:rsidP="00451759">
                      <w:pPr>
                        <w:jc w:val="center"/>
                      </w:pPr>
                      <w:r>
                        <w:t>(e)</w:t>
                      </w:r>
                    </w:p>
                  </w:txbxContent>
                </v:textbox>
              </v:shape>
            </w:pict>
          </mc:Fallback>
        </mc:AlternateContent>
      </w:r>
      <w:r>
        <mc:AlternateContent>
          <mc:Choice Requires="wps">
            <w:drawing>
              <wp:anchor distT="0" distB="0" distL="114300" distR="114300" simplePos="0" relativeHeight="251844096" behindDoc="0" locked="0" layoutInCell="1" allowOverlap="1" wp14:anchorId="6273E66E" wp14:editId="135BF051">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3E66E" id="Text Box 122" o:spid="_x0000_s1037"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514A12" w:rsidRPr="00130FAF" w:rsidRDefault="00514A12" w:rsidP="00451759">
                      <w:pPr>
                        <w:jc w:val="center"/>
                      </w:pPr>
                      <w:r>
                        <w:t>(d)</w:t>
                      </w:r>
                    </w:p>
                  </w:txbxContent>
                </v:textbox>
              </v:shape>
            </w:pict>
          </mc:Fallback>
        </mc:AlternateContent>
      </w:r>
      <w:bookmarkStart w:id="11" w:name="_Ref525059426"/>
      <w:bookmarkStart w:id="12" w:name="_Toc523735283"/>
      <w:bookmarkStart w:id="13" w:name="_Toc525054516"/>
      <w:r w:rsidR="0062615D">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w:t>
      </w:r>
      <w:r w:rsidR="00494A48">
        <w:fldChar w:fldCharType="end"/>
      </w:r>
      <w:bookmarkEnd w:id="11"/>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15728C">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991A57">
            <w:t>[3]</w:t>
          </w:r>
          <w:r w:rsidR="00CD2946">
            <w:fldChar w:fldCharType="end"/>
          </w:r>
        </w:sdtContent>
      </w:sdt>
      <w:r w:rsidR="0062615D" w:rsidRPr="007C42AB">
        <w:t>.</w:t>
      </w:r>
      <w:bookmarkEnd w:id="12"/>
      <w:bookmarkEnd w:id="13"/>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6336" behindDoc="0" locked="0" layoutInCell="1" allowOverlap="1" wp14:anchorId="491F0B8C" wp14:editId="470AD592">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1F0B8C" id="Text Box 30" o:spid="_x0000_s1038" type="#_x0000_t202" style="position:absolute;left:0;text-align:left;margin-left:92.45pt;margin-top:217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514A12" w:rsidRPr="00130FAF" w:rsidRDefault="00514A12"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7360" behindDoc="0" locked="0" layoutInCell="1" allowOverlap="1" wp14:anchorId="05B02878" wp14:editId="520D42AF">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02878" id="Text Box 32" o:spid="_x0000_s1039" type="#_x0000_t202" style="position:absolute;left:0;text-align:left;margin-left:334.5pt;margin-top:216.4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514A12" w:rsidRPr="00130FAF" w:rsidRDefault="00514A12" w:rsidP="00D31B09">
                      <w:r>
                        <w:t>(b)</w:t>
                      </w:r>
                    </w:p>
                  </w:txbxContent>
                </v:textbox>
              </v:shape>
            </w:pict>
          </mc:Fallback>
        </mc:AlternateContent>
      </w:r>
      <w:r w:rsidR="008951CB">
        <w:rPr>
          <w:noProof/>
        </w:rPr>
        <w:drawing>
          <wp:inline distT="0" distB="0" distL="0" distR="0" wp14:anchorId="61C40B2A" wp14:editId="38ED310F">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bookmarkStart w:id="15" w:name="_Toc525054517"/>
    </w:p>
    <w:p w:rsidR="00AC64CA" w:rsidRDefault="00AC64CA" w:rsidP="00AC64CA">
      <w:pPr>
        <w:jc w:val="center"/>
      </w:pPr>
    </w:p>
    <w:p w:rsidR="00CC5EF8" w:rsidRDefault="00C96550" w:rsidP="002B7D01">
      <w:pPr>
        <w:pStyle w:val="Caption"/>
      </w:pPr>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15728C">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991A57">
            <w:t>[3]</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057727"/>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15728C">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991A57">
            <w:t>[3]</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9408" behindDoc="0" locked="0" layoutInCell="1" allowOverlap="1" wp14:anchorId="7E7FEE61" wp14:editId="0CE8E897">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7FEE61" id="Text Box 34" o:spid="_x0000_s1040" type="#_x0000_t202" style="position:absolute;left:0;text-align:left;margin-left:341.15pt;margin-top:163.2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514A12" w:rsidRPr="00130FAF" w:rsidRDefault="00514A12" w:rsidP="00D31B09">
                      <w:r>
                        <w:t>(b)</w:t>
                      </w:r>
                    </w:p>
                  </w:txbxContent>
                </v:textbox>
              </v:shape>
            </w:pict>
          </mc:Fallback>
        </mc:AlternateContent>
      </w:r>
      <w:r w:rsidR="00E97695">
        <w:rPr>
          <w:noProof/>
        </w:rPr>
        <mc:AlternateContent>
          <mc:Choice Requires="wps">
            <w:drawing>
              <wp:anchor distT="0" distB="0" distL="114300" distR="114300" simplePos="0" relativeHeight="251728384" behindDoc="0" locked="0" layoutInCell="1" allowOverlap="1" wp14:anchorId="5E2FAB51" wp14:editId="65CC20AF">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2FAB51" id="Text Box 33" o:spid="_x0000_s1041" type="#_x0000_t202" style="position:absolute;left:0;text-align:left;margin-left:102.1pt;margin-top:162.3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514A12" w:rsidRPr="00130FAF" w:rsidRDefault="00514A12" w:rsidP="00D31B09">
                      <w:r>
                        <w:t>(</w:t>
                      </w:r>
                      <w:r w:rsidRPr="00130FAF">
                        <w:t>a</w:t>
                      </w:r>
                      <w:r>
                        <w:t>)</w:t>
                      </w:r>
                    </w:p>
                  </w:txbxContent>
                </v:textbox>
              </v:shape>
            </w:pict>
          </mc:Fallback>
        </mc:AlternateContent>
      </w:r>
      <w:r w:rsidR="004947DC">
        <w:rPr>
          <w:noProof/>
        </w:rPr>
        <w:drawing>
          <wp:inline distT="0" distB="0" distL="0" distR="0" wp14:anchorId="630EC6BE" wp14:editId="48EB59D0">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2B7D01">
      <w:pPr>
        <w:pStyle w:val="Caption"/>
      </w:pPr>
    </w:p>
    <w:p w:rsidR="00556D08" w:rsidRDefault="00FA484B" w:rsidP="002B7D01">
      <w:pPr>
        <w:pStyle w:val="Caption"/>
      </w:pPr>
      <w:bookmarkStart w:id="17" w:name="_Toc523735285"/>
      <w:bookmarkStart w:id="18" w:name="_Toc525054518"/>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4</w:t>
      </w:r>
      <w:r w:rsidR="00494A4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15728C">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991A57">
            <w:t>[3]</w:t>
          </w:r>
          <w:r w:rsidR="002B6300">
            <w:fldChar w:fldCharType="end"/>
          </w:r>
        </w:sdtContent>
      </w:sdt>
      <w:bookmarkEnd w:id="17"/>
      <w:bookmarkEnd w:id="18"/>
      <w:r w:rsidR="00556D08">
        <w:t>.</w:t>
      </w:r>
    </w:p>
    <w:p w:rsidR="002B7D01" w:rsidRPr="002B7D01" w:rsidRDefault="002B7D01" w:rsidP="002B7D01"/>
    <w:p w:rsidR="005526FA" w:rsidRPr="004E712E" w:rsidRDefault="005D2153" w:rsidP="00556D08">
      <w:pPr>
        <w:pStyle w:val="Heading4"/>
        <w:spacing w:before="100" w:beforeAutospacing="1"/>
      </w:pPr>
      <w:bookmarkStart w:id="19" w:name="_Toc525057728"/>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15728C">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991A57">
            <w:t>[3]</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15728C">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991A57">
            <w:t>[3]</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991A57">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wVDIwOjUxOjQ3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991A57">
            <w:fldChar w:fldCharType="separate"/>
          </w:r>
          <w:r w:rsidR="00991A57">
            <w:t>[5]</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991A57">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MFQyMDo1MTo0N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MFQyMDo1MTo0Ny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BUMjA6NTE6NDc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991A57">
            <w:fldChar w:fldCharType="separate"/>
          </w:r>
          <w:r w:rsidR="00991A57">
            <w:t>[6, 7]</w:t>
          </w:r>
          <w:r w:rsidR="00991A57">
            <w:fldChar w:fldCharType="end"/>
          </w:r>
        </w:sdtContent>
      </w:sdt>
      <w:r w:rsidR="00991A57">
        <w:t>.</w:t>
      </w:r>
    </w:p>
    <w:p w:rsidR="005D08D5" w:rsidRDefault="003D5F43" w:rsidP="00957EE1">
      <w:r>
        <w:rPr>
          <w:noProof/>
        </w:rPr>
        <w:lastRenderedPageBreak/>
        <w:drawing>
          <wp:anchor distT="0" distB="0" distL="114300" distR="114300" simplePos="0" relativeHeight="251718144" behindDoc="0" locked="0" layoutInCell="1" allowOverlap="1" wp14:anchorId="07E164E5" wp14:editId="6CE860FB">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9168" behindDoc="0" locked="0" layoutInCell="1" allowOverlap="1" wp14:anchorId="29DD7B70" wp14:editId="30D55413">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5552" behindDoc="0" locked="0" layoutInCell="1" allowOverlap="1" wp14:anchorId="03073552" wp14:editId="46954B27">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514A12" w:rsidRPr="00563DE9" w:rsidRDefault="00514A12" w:rsidP="002B7D01">
                            <w:pPr>
                              <w:pStyle w:val="Caption"/>
                              <w:spacing w:after="0"/>
                            </w:pPr>
                            <w:bookmarkStart w:id="20" w:name="_Toc523735286"/>
                            <w:bookmarkStart w:id="21"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30267241"/>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3552" id="Text Box 43" o:spid="_x0000_s1042" type="#_x0000_t202" style="position:absolute;left:0;text-align:left;margin-left:6.95pt;margin-top:176.65pt;width:451.35pt;height:56.9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514A12" w:rsidRPr="00563DE9" w:rsidRDefault="00514A12" w:rsidP="002B7D01">
                      <w:pPr>
                        <w:pStyle w:val="Caption"/>
                        <w:spacing w:after="0"/>
                      </w:pPr>
                      <w:bookmarkStart w:id="22" w:name="_Toc523735286"/>
                      <w:bookmarkStart w:id="23"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30267241"/>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2"/>
                      <w:bookmarkEnd w:id="23"/>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4" w:name="_Ref523906202"/>
      <w:bookmarkStart w:id="25" w:name="_Ref524343556"/>
      <w:bookmarkStart w:id="26" w:name="_Toc525057729"/>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4"/>
      <w:bookmarkEnd w:id="25"/>
      <w:bookmarkEnd w:id="26"/>
    </w:p>
    <w:p w:rsidR="005E2314" w:rsidRDefault="00AF0C56" w:rsidP="0025187A">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991A57">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FQxOTowNToxNi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wVDE5OjA1OjE2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991A57">
            <w:t>[8, 9]</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991A57">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MFQxOTowNToxNi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BUMTk6MDU6MTY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991A57">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991A57">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991A57">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991A57">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MFQxOTowNToxNi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991A57">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6870F222" wp14:editId="5005E076">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70F222" id="Text Box 1073741899" o:spid="_x0000_s1043"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OmNDkJNAgAAkgQAAA4AAAAAAAAAAAAAAAAALgIAAGRycy9lMm9Eb2MueG1sUEsBAi0AFAAG&#10;AAgAAAAhABYu4yniAAAACwEAAA8AAAAAAAAAAAAAAAAApwQAAGRycy9kb3ducmV2LnhtbFBLBQYA&#10;AAAABAAEAPMAAAC2BQAAAAA=&#10;" fillcolor="white [3201]" stroked="f" strokeweight=".5pt">
                <v:textbox>
                  <w:txbxContent>
                    <w:p w:rsidR="00514A12" w:rsidRPr="00130FAF" w:rsidRDefault="00514A12"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0C80EE1B" wp14:editId="493B301D">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80EE1B" id="Text Box 1073741892" o:spid="_x0000_s1044"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514A12" w:rsidRPr="00130FAF" w:rsidRDefault="00514A12"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7EB1AC1D" wp14:editId="0124BDBD">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B1AC1D" id="Text Box 99" o:spid="_x0000_s1045"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514A12" w:rsidRPr="00130FAF" w:rsidRDefault="00514A12"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798FB008" wp14:editId="186121D7">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0692FE91"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p>
    <w:p w:rsidR="00E3049B" w:rsidRDefault="00E3049B" w:rsidP="002B7D01">
      <w:pPr>
        <w:pStyle w:val="Caption"/>
      </w:pPr>
      <w:bookmarkStart w:id="27" w:name="_Toc523735287"/>
    </w:p>
    <w:p w:rsidR="005E2314" w:rsidRDefault="00621BF7" w:rsidP="002B7D01">
      <w:pPr>
        <w:pStyle w:val="Caption"/>
      </w:pPr>
      <w:bookmarkStart w:id="28" w:name="_Toc525054520"/>
      <w:r>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6</w:t>
      </w:r>
      <w:r w:rsidR="00494A4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7"/>
      <w:bookmarkEnd w:id="28"/>
    </w:p>
    <w:p w:rsidR="0054440F" w:rsidRPr="0054440F" w:rsidRDefault="0054440F" w:rsidP="0054440F"/>
    <w:p w:rsidR="008B58FE" w:rsidRPr="00D65E4C" w:rsidRDefault="00DA7219" w:rsidP="002D0447">
      <w:pPr>
        <w:pStyle w:val="Heading3"/>
      </w:pPr>
      <w:bookmarkStart w:id="29" w:name="_Toc525057730"/>
      <w:r>
        <w:t xml:space="preserve">General tracking </w:t>
      </w:r>
      <w:r w:rsidR="00674E46">
        <w:t>approaches</w:t>
      </w:r>
      <w:bookmarkEnd w:id="29"/>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991A57">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wVDE5OjA1OjE2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jBUMTk6MDU6MTY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yMFQxOTowNToxNi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991A57">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991A57">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BUMTk6MDU6MTY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991A57">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xml:space="preserve">. There are multiple types of markers which can </w:t>
      </w:r>
      <w:r w:rsidR="00A72EA2">
        <w:lastRenderedPageBreak/>
        <w:t>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991A57">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MFQxOTowNToxNi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MFQxOTowNToxNi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991A57">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991A57">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BUMTk6MDU6MTY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991A57">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0" w:name="_Toc525057731"/>
      <w:r>
        <w:t>Passive MRI marker t</w:t>
      </w:r>
      <w:r w:rsidR="007663AD" w:rsidRPr="005926BC">
        <w:t>racking</w:t>
      </w:r>
      <w:bookmarkEnd w:id="30"/>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991A57">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MFQxOTowNToxN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991A57">
            <w:t>[22]</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991A57">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991A57">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991A57">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991A57">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D0447" w:rsidRPr="00587DB5" w:rsidRDefault="002D0447" w:rsidP="002D0447"/>
    <w:p w:rsidR="00014CA9" w:rsidRPr="006E1272" w:rsidRDefault="00014CA9" w:rsidP="00886BE1">
      <w:pPr>
        <w:pStyle w:val="Heading2"/>
      </w:pPr>
      <w:bookmarkStart w:id="31" w:name="_Toc525057732"/>
      <w:r w:rsidRPr="006E1272">
        <w:t>Principal of Z-frame marker</w:t>
      </w:r>
      <w:bookmarkEnd w:id="31"/>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 xml:space="preserve">There </w:t>
      </w:r>
      <w:r w:rsidRPr="002A5F20">
        <w:lastRenderedPageBreak/>
        <w:t>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615BE894" wp14:editId="1DF66DCE">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5BE894" id="Text Box 1073741906" o:spid="_x0000_s1046"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" fillcolor="white [3201]" stroked="f" strokeweight=".5pt">
                <v:textbox>
                  <w:txbxContent>
                    <w:p w:rsidR="00514A12" w:rsidRPr="00130FAF" w:rsidRDefault="00514A12"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11DF2ADE" wp14:editId="397C2E83">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DF2ADE" id="Text Box 1073741900" o:spid="_x0000_s1047"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514A12" w:rsidRPr="00130FAF" w:rsidRDefault="00514A12" w:rsidP="00626170">
                      <w:pPr>
                        <w:jc w:val="center"/>
                      </w:pPr>
                      <w:r>
                        <w:t>(</w:t>
                      </w:r>
                      <w:r w:rsidRPr="00130FAF">
                        <w:t>a</w:t>
                      </w:r>
                      <w:r>
                        <w:t>)</w:t>
                      </w:r>
                    </w:p>
                  </w:txbxContent>
                </v:textbox>
              </v:shape>
            </w:pict>
          </mc:Fallback>
        </mc:AlternateContent>
      </w:r>
      <w:r w:rsidR="00384C18" w:rsidRPr="007D2803">
        <w:rPr>
          <w:noProof/>
        </w:rPr>
        <w:drawing>
          <wp:inline distT="0" distB="0" distL="0" distR="0" wp14:anchorId="6C112357" wp14:editId="6885B2F2">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2B7D01">
      <w:pPr>
        <w:pStyle w:val="Caption"/>
      </w:pPr>
      <w:bookmarkStart w:id="32" w:name="_Toc523735288"/>
    </w:p>
    <w:p w:rsidR="00384C18" w:rsidRPr="004965FA" w:rsidRDefault="004965FA" w:rsidP="002B7D01">
      <w:pPr>
        <w:pStyle w:val="Caption"/>
      </w:pPr>
      <w:bookmarkStart w:id="33" w:name="_Toc525054521"/>
      <w:r w:rsidRPr="004965FA">
        <w:t xml:space="preserve">Figure </w:t>
      </w:r>
      <w:r w:rsidR="00494A48">
        <w:fldChar w:fldCharType="begin"/>
      </w:r>
      <w:r w:rsidR="00494A48">
        <w:instrText xml:space="preserve"> STYLEREF 1 \s </w:instrText>
      </w:r>
      <w:r w:rsidR="00494A48">
        <w:fldChar w:fldCharType="separate"/>
      </w:r>
      <w:r w:rsidR="00514A12">
        <w:rPr>
          <w:cs/>
        </w:rPr>
        <w:t>‎</w:t>
      </w:r>
      <w:r w:rsidR="00514A12">
        <w:t>2</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7</w:t>
      </w:r>
      <w:r w:rsidR="00494A48">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991A57">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991A57">
            <w:t>[16]</w:t>
          </w:r>
          <w:r w:rsidR="003518DB">
            <w:fldChar w:fldCharType="end"/>
          </w:r>
        </w:sdtContent>
      </w:sdt>
      <w:r w:rsidRPr="004965FA">
        <w:t>.</w:t>
      </w:r>
      <w:bookmarkEnd w:id="32"/>
      <w:bookmarkEnd w:id="33"/>
    </w:p>
    <w:p w:rsidR="004E103D" w:rsidRDefault="004965FA" w:rsidP="00ED2081">
      <w:r w:rsidRPr="00C40C69">
        <w:t xml:space="preserve"> </w:t>
      </w:r>
    </w:p>
    <w:p w:rsidR="00384C18" w:rsidRDefault="00384C18" w:rsidP="00A92B5A">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991A57">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FQxOTowNToxNi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wVDE5OjA1OjE2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BUMTk6MDU6MT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BUMTk6MDU6MTY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MFQxOTowNToxNi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991A57">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w:t>
      </w:r>
      <w:r w:rsidRPr="002A5F20">
        <w:lastRenderedPageBreak/>
        <w:t>(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A92B5A">
        <w:t>,b</w:t>
      </w:r>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6C2ECEF2" wp14:editId="5AC5FC5E">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2ECEF2" id="Text Box 1073741924" o:spid="_x0000_s1048"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SU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" fillcolor="white [3201]" stroked="f" strokeweight=".5pt">
                <v:textbox>
                  <w:txbxContent>
                    <w:p w:rsidR="00514A12" w:rsidRPr="00130FAF" w:rsidRDefault="00514A12"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786F960F" wp14:editId="6BDCBD93">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6F960F" id="Text Box 1073741916" o:spid="_x0000_s1049"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Dm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b9/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IxkEOZNAgAAkgQAAA4AAAAAAAAAAAAAAAAALgIAAGRycy9lMm9Eb2MueG1sUEsBAi0AFAAG&#10;AAgAAAAhADP4GnriAAAACwEAAA8AAAAAAAAAAAAAAAAApwQAAGRycy9kb3ducmV2LnhtbFBLBQYA&#10;AAAABAAEAPMAAAC2BQAAAAA=&#10;" fillcolor="white [3201]" stroked="f" strokeweight=".5pt">
                <v:textbox>
                  <w:txbxContent>
                    <w:p w:rsidR="00514A12" w:rsidRPr="00130FAF" w:rsidRDefault="00514A12"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0E61A19F" wp14:editId="528215EB">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61A19F" id="Text Box 1073741922" o:spid="_x0000_s1050"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LwAOoZNAgAAkgQAAA4AAAAAAAAAAAAAAAAALgIAAGRycy9lMm9Eb2MueG1sUEsBAi0AFAAG&#10;AAgAAAAhACfpQSviAAAACwEAAA8AAAAAAAAAAAAAAAAApwQAAGRycy9kb3ducmV2LnhtbFBLBQYA&#10;AAAABAAEAPMAAAC2BQAAAAA=&#10;" fillcolor="white [3201]" stroked="f" strokeweight=".5pt">
                <v:textbox>
                  <w:txbxContent>
                    <w:p w:rsidR="00514A12" w:rsidRPr="00130FAF" w:rsidRDefault="00514A12" w:rsidP="00C005DD">
                      <w:pPr>
                        <w:jc w:val="center"/>
                      </w:pPr>
                      <w:r>
                        <w:t>(b)</w:t>
                      </w:r>
                    </w:p>
                  </w:txbxContent>
                </v:textbox>
              </v:shape>
            </w:pict>
          </mc:Fallback>
        </mc:AlternateContent>
      </w:r>
      <w:r>
        <w:rPr>
          <w:noProof/>
        </w:rPr>
        <mc:AlternateContent>
          <mc:Choice Requires="wps">
            <w:drawing>
              <wp:anchor distT="0" distB="0" distL="114300" distR="114300" simplePos="0" relativeHeight="251738624" behindDoc="0" locked="0" layoutInCell="1" allowOverlap="1" wp14:anchorId="638FCB4F" wp14:editId="1E7787F8">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514A12" w:rsidRDefault="00514A12" w:rsidP="002B7D01">
                            <w:pPr>
                              <w:pStyle w:val="Caption"/>
                            </w:pPr>
                            <w:bookmarkStart w:id="34" w:name="_Toc523735289"/>
                          </w:p>
                          <w:p w:rsidR="00514A12" w:rsidRPr="00C63DE1" w:rsidRDefault="00514A12" w:rsidP="002B7D01">
                            <w:pPr>
                              <w:pStyle w:val="Caption"/>
                            </w:pPr>
                            <w:bookmarkStart w:id="35"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8FCB4F" id="Text Box 46" o:spid="_x0000_s1051" type="#_x0000_t202" style="position:absolute;left:0;text-align:left;margin-left:43pt;margin-top:191.6pt;width:375.85pt;height:.0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kPMQIAAGcEAAAOAAAAZHJzL2Uyb0RvYy54bWysVFFv2yAQfp+0/4B4X5yka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CZsikPMQIAAGcEAAAOAAAAAAAAAAAAAAAA&#10;AC4CAABkcnMvZTJvRG9jLnhtbFBLAQItABQABgAIAAAAIQD8v/844QAAAAoBAAAPAAAAAAAAAAAA&#10;AAAAAIsEAABkcnMvZG93bnJldi54bWxQSwUGAAAAAAQABADzAAAAmQUAAAAA&#10;" stroked="f">
                <v:textbox style="mso-fit-shape-to-text:t" inset="0,0,0,0">
                  <w:txbxContent>
                    <w:p w:rsidR="00514A12" w:rsidRDefault="00514A12" w:rsidP="002B7D01">
                      <w:pPr>
                        <w:pStyle w:val="Caption"/>
                      </w:pPr>
                      <w:bookmarkStart w:id="36" w:name="_Toc523735289"/>
                    </w:p>
                    <w:p w:rsidR="00514A12" w:rsidRPr="00C63DE1" w:rsidRDefault="00514A12" w:rsidP="002B7D01">
                      <w:pPr>
                        <w:pStyle w:val="Caption"/>
                      </w:pPr>
                      <w:bookmarkStart w:id="37"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6"/>
                      <w:bookmarkEnd w:id="37"/>
                    </w:p>
                  </w:txbxContent>
                </v:textbox>
                <w10:wrap type="topAndBottom"/>
              </v:shape>
            </w:pict>
          </mc:Fallback>
        </mc:AlternateContent>
      </w:r>
      <w:r w:rsidR="00384C18">
        <w:rPr>
          <w:noProof/>
        </w:rPr>
        <w:drawing>
          <wp:anchor distT="0" distB="0" distL="114300" distR="114300" simplePos="0" relativeHeight="251576832" behindDoc="0" locked="0" layoutInCell="1" allowOverlap="1" wp14:anchorId="6AA7E8A4" wp14:editId="4694DA95">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7"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7856" behindDoc="0" locked="0" layoutInCell="1" allowOverlap="1" wp14:anchorId="57925B65" wp14:editId="24C926A8">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8"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53DCC343" wp14:editId="573BBF13">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587DB5" w:rsidRDefault="00587DB5"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b))</w:t>
      </w:r>
      <w:r w:rsidRPr="002A5F20">
        <w:t>. Another issue that affects the marker precision in this design can be caused by the potential of certain artifacts.</w:t>
      </w:r>
      <w:r w:rsidR="0042792F">
        <w:t xml:space="preserve"> As it is discussed in section </w:t>
      </w:r>
      <w:r w:rsidR="00890090">
        <w:t>2.1, i</w:t>
      </w:r>
      <w:r w:rsidRPr="002A5F20">
        <w:t xml:space="preserve">f the chemical shift artifact of a liquid marker material is too high, there is a relevant shift of the real center point to a virtual center point that results from the accumulation of the fat-based signal and the water-based signal. In worst case the geometric irregularities are </w:t>
      </w:r>
      <w:r w:rsidRPr="002A5F20">
        <w:lastRenderedPageBreak/>
        <w:t>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991A57">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wVDE5OjA1OjE2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991A57">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0928" behindDoc="0" locked="0" layoutInCell="1" allowOverlap="1" wp14:anchorId="2A1E1EA9" wp14:editId="608AFC4E">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9904" behindDoc="0" locked="0" layoutInCell="1" allowOverlap="1" wp14:anchorId="4EFE1E0B" wp14:editId="05D36072">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1"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1952" behindDoc="0" locked="0" layoutInCell="1" allowOverlap="1" wp14:anchorId="19279DBA" wp14:editId="1FDAB7C6">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2976" behindDoc="0" locked="0" layoutInCell="1" allowOverlap="1" wp14:anchorId="24C8DA2F" wp14:editId="4866F9D7">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318B92DC" wp14:editId="528DCF06">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92DC" id="Text Box 1073741927" o:spid="_x0000_s1052"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514A12" w:rsidRPr="00130FAF" w:rsidRDefault="00514A12"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254BEF80" wp14:editId="6D2FBE90">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4BEF80" id="Text Box 1073741926" o:spid="_x0000_s1053"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514A12" w:rsidRPr="00130FAF" w:rsidRDefault="00514A12"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5BAE9BF0" wp14:editId="54A12951">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AE9BF0" id="Text Box 1073741925" o:spid="_x0000_s1054"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514A12" w:rsidRPr="00130FAF" w:rsidRDefault="00514A12"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9648" behindDoc="0" locked="0" layoutInCell="1" allowOverlap="1" wp14:anchorId="45BAEE2E" wp14:editId="2F5027D0">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514A12" w:rsidRPr="008404D9" w:rsidRDefault="00514A12" w:rsidP="002B7D01">
                            <w:pPr>
                              <w:pStyle w:val="Caption"/>
                            </w:pPr>
                            <w:bookmarkStart w:id="38" w:name="_Toc523735290"/>
                            <w:bookmarkStart w:id="39"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BAEE2E" id="Text Box 52" o:spid="_x0000_s1055" type="#_x0000_t202" style="position:absolute;left:0;text-align:left;margin-left:21.5pt;margin-top:8pt;width:439.3pt;height:1in;z-index:25173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514A12" w:rsidRPr="008404D9" w:rsidRDefault="00514A12" w:rsidP="002B7D01">
                      <w:pPr>
                        <w:pStyle w:val="Caption"/>
                      </w:pPr>
                      <w:bookmarkStart w:id="40" w:name="_Toc523735290"/>
                      <w:bookmarkStart w:id="41"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0"/>
                      <w:bookmarkEnd w:id="41"/>
                    </w:p>
                  </w:txbxContent>
                </v:textbox>
              </v:shape>
            </w:pict>
          </mc:Fallback>
        </mc:AlternateContent>
      </w:r>
    </w:p>
    <w:p w:rsidR="00384C18" w:rsidRPr="008D6AB0" w:rsidRDefault="00384C18" w:rsidP="002B7D01">
      <w:pPr>
        <w:pStyle w:val="Caption"/>
      </w:pPr>
      <w:r w:rsidRPr="00557639">
        <mc:AlternateContent>
          <mc:Choice Requires="wpg">
            <w:drawing>
              <wp:anchor distT="0" distB="0" distL="114300" distR="114300" simplePos="0" relativeHeight="251584000" behindDoc="0" locked="0" layoutInCell="1" allowOverlap="1" wp14:anchorId="31142CE2" wp14:editId="6E0A972A">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32642A5" id="Group 1073741842" o:spid="_x0000_s1026" style="position:absolute;margin-left:985.45pt;margin-top:25.65pt;width:220.75pt;height:215.45pt;z-index:251584000;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991A57">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wVDE5OjA1OjE2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991A57">
            <w:t>[26]</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4E5970" w:rsidRPr="00FD101F" w:rsidRDefault="004E5970" w:rsidP="0058451B">
      <w:pPr>
        <w:pStyle w:val="Heading1"/>
        <w:numPr>
          <w:ilvl w:val="0"/>
          <w:numId w:val="0"/>
        </w:numPr>
        <w:rPr>
          <w:lang w:val="en-US"/>
        </w:rPr>
        <w:sectPr w:rsidR="004E5970" w:rsidRPr="00FD101F" w:rsidSect="0003360D">
          <w:headerReference w:type="default" r:id="rId34"/>
          <w:headerReference w:type="first" r:id="rId35"/>
          <w:footerReference w:type="first" r:id="rId36"/>
          <w:pgSz w:w="11906" w:h="16838" w:code="9"/>
          <w:pgMar w:top="2160" w:right="1440" w:bottom="1440" w:left="1440" w:header="1152" w:footer="720" w:gutter="0"/>
          <w:cols w:space="720"/>
          <w:titlePg/>
          <w:docGrid w:linePitch="360"/>
        </w:sectPr>
      </w:pPr>
      <w:bookmarkStart w:id="42" w:name="_Ref521070685"/>
    </w:p>
    <w:p w:rsidR="00627537" w:rsidRDefault="00347F08" w:rsidP="0058451B">
      <w:pPr>
        <w:pStyle w:val="Heading1"/>
      </w:pPr>
      <w:bookmarkStart w:id="43" w:name="_Ref524601382"/>
      <w:bookmarkStart w:id="44" w:name="_Toc525057733"/>
      <w:r w:rsidRPr="0088075A">
        <w:lastRenderedPageBreak/>
        <w:t>Methodology</w:t>
      </w:r>
      <w:bookmarkEnd w:id="42"/>
      <w:bookmarkEnd w:id="43"/>
      <w:bookmarkEnd w:id="44"/>
    </w:p>
    <w:p w:rsidR="00E47ACB" w:rsidRPr="00754DCA" w:rsidRDefault="00E47ACB" w:rsidP="00886BE1">
      <w:pPr>
        <w:pStyle w:val="Heading2"/>
      </w:pPr>
      <w:bookmarkStart w:id="45" w:name="_Toc525057734"/>
      <w:bookmarkStart w:id="46" w:name="_Ref525216109"/>
      <w:r>
        <w:t>Z-</w:t>
      </w:r>
      <w:r w:rsidRPr="00610B96">
        <w:t>frame</w:t>
      </w:r>
      <w:r w:rsidRPr="004C21C6">
        <w:t xml:space="preserve"> marker characterization</w:t>
      </w:r>
      <w:bookmarkEnd w:id="45"/>
      <w:bookmarkEnd w:id="46"/>
    </w:p>
    <w:p w:rsidR="00E47ACB" w:rsidRPr="00B916FD" w:rsidRDefault="00E47ACB" w:rsidP="002D0447">
      <w:pPr>
        <w:pStyle w:val="Heading3"/>
      </w:pPr>
      <w:bookmarkStart w:id="47" w:name="_Ref523923978"/>
      <w:bookmarkStart w:id="48" w:name="_Toc525057735"/>
      <w:r w:rsidRPr="00B916FD">
        <w:t>Z-frame physical structures</w:t>
      </w:r>
      <w:bookmarkEnd w:id="47"/>
      <w:bookmarkEnd w:id="48"/>
    </w:p>
    <w:p w:rsidR="00E47ACB" w:rsidRPr="001B42C0" w:rsidRDefault="00E47ACB" w:rsidP="0046418F">
      <w:r>
        <w:t xml:space="preserve">In this project, the new physical feature structures of the Z-frame have been developed which </w:t>
      </w:r>
      <w:r w:rsidR="00FD101F">
        <w:t xml:space="preserve">are intended to </w:t>
      </w:r>
      <w:r>
        <w:t>improve the accuracy and speed of the registration procedure in the interventional MRI. Figure 3.</w:t>
      </w:r>
      <w:r w:rsidR="009F5CA0">
        <w:t>1</w:t>
      </w:r>
      <w:r>
        <w:t xml:space="preserve"> illustrates the two new features: center pointing triangles</w:t>
      </w:r>
      <w:r w:rsidR="0046418F">
        <w:t xml:space="preserve"> </w:t>
      </w:r>
      <w:r>
        <w:t xml:space="preserve">and </w:t>
      </w:r>
      <w:r w:rsidR="0046418F">
        <w:t>the z-axis indication triangle.</w:t>
      </w:r>
      <w:r w:rsidR="00332817">
        <w:fldChar w:fldCharType="begin"/>
      </w:r>
      <w:r w:rsidR="00332817">
        <w:instrText xml:space="preserve"> REF _Ref523905599 \h </w:instrText>
      </w:r>
      <w:r w:rsidR="00332817">
        <w:fldChar w:fldCharType="separate"/>
      </w:r>
      <w:r w:rsidR="00514A12">
        <w:t xml:space="preserve">Figure </w:t>
      </w:r>
      <w:r w:rsidR="00514A12">
        <w:rPr>
          <w:noProof/>
          <w:cs/>
        </w:rPr>
        <w:t>‎</w:t>
      </w:r>
      <w:r w:rsidR="00514A12">
        <w:rPr>
          <w:noProof/>
        </w:rPr>
        <w:t>2</w:t>
      </w:r>
      <w:r w:rsidR="00514A12">
        <w:t>.</w:t>
      </w:r>
      <w:r w:rsidR="00514A12">
        <w:rPr>
          <w:noProof/>
        </w:rPr>
        <w:t>1</w:t>
      </w:r>
      <w:r w:rsidR="00332817">
        <w:fldChar w:fldCharType="end"/>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275627E3" wp14:editId="2F44EC3C">
                <wp:simplePos x="0" y="0"/>
                <wp:positionH relativeFrom="column">
                  <wp:posOffset>647700</wp:posOffset>
                </wp:positionH>
                <wp:positionV relativeFrom="paragraph">
                  <wp:posOffset>2753995</wp:posOffset>
                </wp:positionV>
                <wp:extent cx="4421505" cy="635"/>
                <wp:effectExtent l="0" t="0" r="0" b="5715"/>
                <wp:wrapTopAndBottom/>
                <wp:docPr id="95" name="Text Box 95"/>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rsidR="00514A12" w:rsidRPr="003D298B" w:rsidRDefault="00514A12" w:rsidP="002B7D01">
                            <w:pPr>
                              <w:pStyle w:val="Caption"/>
                            </w:pPr>
                            <w:bookmarkStart w:id="49" w:name="_Toc523735318"/>
                            <w:bookmarkStart w:id="50"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49"/>
                            <w:r>
                              <w:t xml:space="preserve"> center pointing triangles (8 small purple triangles) and the z-axis indication triangle (the green triangle).</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627E3" id="Text Box 95" o:spid="_x0000_s1056" type="#_x0000_t202" style="position:absolute;left:0;text-align:left;margin-left:51pt;margin-top:216.85pt;width:348.1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" stroked="f">
                <v:textbox style="mso-fit-shape-to-text:t" inset="0,0,0,0">
                  <w:txbxContent>
                    <w:p w:rsidR="00514A12" w:rsidRPr="003D298B" w:rsidRDefault="00514A12" w:rsidP="002B7D01">
                      <w:pPr>
                        <w:pStyle w:val="Caption"/>
                      </w:pPr>
                      <w:bookmarkStart w:id="51" w:name="_Toc523735318"/>
                      <w:bookmarkStart w:id="52"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51"/>
                      <w:r>
                        <w:t xml:space="preserve"> center pointing triangles (8 small purple triangles) and the z-axis indication triangle (the green triangle).</w:t>
                      </w:r>
                      <w:bookmarkEnd w:id="52"/>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02277931" wp14:editId="3F60F38A">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53" w:name="_Toc525057736"/>
      <w:r w:rsidRPr="006C2F14">
        <w:t>Center pointing triangles</w:t>
      </w:r>
      <w:bookmarkEnd w:id="53"/>
    </w:p>
    <w:p w:rsidR="00250670" w:rsidRDefault="00E47ACB" w:rsidP="00250670">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xml:space="preserve">. As discussed in the </w:t>
      </w:r>
      <w:r>
        <w:lastRenderedPageBreak/>
        <w:t>literature survey</w:t>
      </w:r>
      <w:r w:rsidR="001D7584">
        <w:t xml:space="preserve"> (see section </w:t>
      </w:r>
      <w:r w:rsidR="001D7584">
        <w:fldChar w:fldCharType="begin"/>
      </w:r>
      <w:r w:rsidR="001D7584">
        <w:instrText xml:space="preserve"> REF _Ref523906202 \r \h </w:instrText>
      </w:r>
      <w:r w:rsidR="001D7584">
        <w:fldChar w:fldCharType="separate"/>
      </w:r>
      <w:r w:rsidR="00514A12">
        <w:rPr>
          <w:cs/>
        </w:rPr>
        <w:t>‎</w:t>
      </w:r>
      <w:r w:rsidR="00514A12">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B80661" w:rsidRDefault="00B80661" w:rsidP="00952CAA">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during insertion.</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056BCB75" wp14:editId="1368F537">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6BCB75"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514A12" w:rsidRPr="00130FAF" w:rsidRDefault="00514A12"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3C93EAD0" wp14:editId="11A4115F">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3EAD0"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514A12" w:rsidRPr="00130FAF" w:rsidRDefault="00514A12"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5E3B1AE3" wp14:editId="1C836B35">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B1AE3"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514A12" w:rsidRPr="00130FAF" w:rsidRDefault="00514A12"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78B48394" wp14:editId="4028AEDD">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1962CC7"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0"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0"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0"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73C935EA" wp14:editId="092645DA">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514A12" w:rsidRPr="007340AF" w:rsidRDefault="00514A12" w:rsidP="002B7D01">
                            <w:pPr>
                              <w:pStyle w:val="Caption"/>
                            </w:pPr>
                            <w:bookmarkStart w:id="54" w:name="_Toc523735319"/>
                            <w:bookmarkStart w:id="55"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935EA"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514A12" w:rsidRPr="007340AF" w:rsidRDefault="00514A12" w:rsidP="002B7D01">
                      <w:pPr>
                        <w:pStyle w:val="Caption"/>
                      </w:pPr>
                      <w:bookmarkStart w:id="56" w:name="_Toc523735319"/>
                      <w:bookmarkStart w:id="57"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6"/>
                      <w:bookmarkEnd w:id="57"/>
                    </w:p>
                  </w:txbxContent>
                </v:textbox>
                <w10:wrap type="topAndBottom"/>
              </v:shape>
            </w:pict>
          </mc:Fallback>
        </mc:AlternateContent>
      </w:r>
    </w:p>
    <w:p w:rsidR="00E47ACB" w:rsidRDefault="00E47ACB" w:rsidP="00E47ACB"/>
    <w:p w:rsidR="00DF0716" w:rsidRDefault="00DF0716" w:rsidP="00E47ACB"/>
    <w:p w:rsidR="00DF0716" w:rsidRPr="009B3358" w:rsidRDefault="00DF0716" w:rsidP="00E47ACB"/>
    <w:p w:rsidR="00E47ACB" w:rsidRPr="006C2F14" w:rsidRDefault="00E47ACB" w:rsidP="00E47ACB">
      <w:pPr>
        <w:pStyle w:val="Heading4"/>
      </w:pPr>
      <w:bookmarkStart w:id="58" w:name="_Ref523922273"/>
      <w:bookmarkStart w:id="59" w:name="_Toc525057737"/>
      <w:r w:rsidRPr="006C2F14">
        <w:lastRenderedPageBreak/>
        <w:t>Z-axis indication triangle</w:t>
      </w:r>
      <w:bookmarkEnd w:id="58"/>
      <w:bookmarkEnd w:id="59"/>
    </w:p>
    <w:p w:rsidR="00E47ACB" w:rsidRDefault="00E47ACB" w:rsidP="00BA6E83">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which will be discussed in the section</w:t>
      </w:r>
      <w:r w:rsidR="008D278B">
        <w:fldChar w:fldCharType="begin"/>
      </w:r>
      <w:r w:rsidR="008D278B">
        <w:instrText xml:space="preserve"> REF _Ref523908509 \r \h </w:instrText>
      </w:r>
      <w:r w:rsidR="008D278B">
        <w:fldChar w:fldCharType="separate"/>
      </w:r>
      <w:r w:rsidR="00514A12">
        <w:rPr>
          <w:cs/>
        </w:rPr>
        <w:t>‎</w:t>
      </w:r>
      <w:r w:rsidR="00514A12">
        <w:t>3.2.3.6</w:t>
      </w:r>
      <w:r w:rsidR="008D278B">
        <w:fldChar w:fldCharType="end"/>
      </w:r>
      <w:r>
        <w:t xml:space="preserve">. </w:t>
      </w:r>
    </w:p>
    <w:p w:rsidR="00E47ACB" w:rsidRDefault="00E47ACB" w:rsidP="00E47ACB"/>
    <w:p w:rsidR="00E47ACB" w:rsidRDefault="00EE4A9D" w:rsidP="00E47ACB">
      <w:pPr>
        <w:keepNext/>
        <w:jc w:val="center"/>
      </w:pPr>
      <w:r>
        <w:rPr>
          <w:noProof/>
        </w:rPr>
        <mc:AlternateContent>
          <mc:Choice Requires="wps">
            <w:drawing>
              <wp:anchor distT="0" distB="0" distL="114300" distR="114300" simplePos="0" relativeHeight="251943424" behindDoc="0" locked="0" layoutInCell="1" allowOverlap="1" wp14:anchorId="1C5268C8" wp14:editId="208A770E">
                <wp:simplePos x="0" y="0"/>
                <wp:positionH relativeFrom="column">
                  <wp:posOffset>3800561</wp:posOffset>
                </wp:positionH>
                <wp:positionV relativeFrom="paragraph">
                  <wp:posOffset>2340591</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5268C8" id="Text Box 1073741947" o:spid="_x0000_s1061" type="#_x0000_t202" style="position:absolute;left:0;text-align:left;margin-left:299.25pt;margin-top:184.3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2PRTQ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" fillcolor="white [3201]" stroked="f" strokeweight=".5pt">
                <v:textbox>
                  <w:txbxContent>
                    <w:p w:rsidR="00514A12" w:rsidRPr="00130FAF" w:rsidRDefault="00514A12" w:rsidP="00EE4A9D">
                      <w:pPr>
                        <w:jc w:val="center"/>
                      </w:pPr>
                      <w:r>
                        <w:t>(b)</w:t>
                      </w:r>
                    </w:p>
                  </w:txbxContent>
                </v:textbox>
              </v:shape>
            </w:pict>
          </mc:Fallback>
        </mc:AlternateContent>
      </w:r>
      <w:r>
        <w:rPr>
          <w:noProof/>
        </w:rPr>
        <mc:AlternateContent>
          <mc:Choice Requires="wps">
            <w:drawing>
              <wp:anchor distT="0" distB="0" distL="114300" distR="114300" simplePos="0" relativeHeight="251941376" behindDoc="0" locked="0" layoutInCell="1" allowOverlap="1" wp14:anchorId="7B0628FA" wp14:editId="365EF74E">
                <wp:simplePos x="0" y="0"/>
                <wp:positionH relativeFrom="column">
                  <wp:posOffset>1282548</wp:posOffset>
                </wp:positionH>
                <wp:positionV relativeFrom="paragraph">
                  <wp:posOffset>2361063</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0628FA" id="Text Box 1073741945" o:spid="_x0000_s1062" type="#_x0000_t202" style="position:absolute;left:0;text-align:left;margin-left:101pt;margin-top:185.9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LyT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" fillcolor="white [3201]" stroked="f" strokeweight=".5pt">
                <v:textbox>
                  <w:txbxContent>
                    <w:p w:rsidR="00514A12" w:rsidRPr="00130FAF" w:rsidRDefault="00514A12" w:rsidP="00EE4A9D">
                      <w:pPr>
                        <w:jc w:val="center"/>
                      </w:pPr>
                      <w:r>
                        <w:t>(</w:t>
                      </w:r>
                      <w:r w:rsidRPr="00130FAF">
                        <w:t>a</w:t>
                      </w:r>
                      <w:r>
                        <w:t>)</w:t>
                      </w:r>
                    </w:p>
                  </w:txbxContent>
                </v:textbox>
              </v:shape>
            </w:pict>
          </mc:Fallback>
        </mc:AlternateContent>
      </w:r>
      <w:r w:rsidR="00E47ACB">
        <w:rPr>
          <w:noProof/>
        </w:rPr>
        <w:drawing>
          <wp:inline distT="0" distB="0" distL="0" distR="0" wp14:anchorId="7442482B" wp14:editId="2DD79BD9">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1" cstate="print"/>
                    <a:srcRect l="1085" b="16943"/>
                    <a:stretch>
                      <a:fillRect/>
                    </a:stretch>
                  </pic:blipFill>
                  <pic:spPr>
                    <a:xfrm>
                      <a:off x="0" y="0"/>
                      <a:ext cx="4983737" cy="2346252"/>
                    </a:xfrm>
                    <a:prstGeom prst="rect">
                      <a:avLst/>
                    </a:prstGeom>
                  </pic:spPr>
                </pic:pic>
              </a:graphicData>
            </a:graphic>
          </wp:inline>
        </w:drawing>
      </w:r>
    </w:p>
    <w:p w:rsidR="00EE4A9D" w:rsidRDefault="00EE4A9D" w:rsidP="002B7D01">
      <w:pPr>
        <w:pStyle w:val="Caption"/>
      </w:pPr>
      <w:bookmarkStart w:id="60" w:name="_Toc523735320"/>
    </w:p>
    <w:p w:rsidR="00E47ACB" w:rsidRDefault="00E47ACB" w:rsidP="002B7D01">
      <w:pPr>
        <w:pStyle w:val="Caption"/>
      </w:pPr>
      <w:bookmarkStart w:id="61" w:name="_Toc525054526"/>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3</w:t>
      </w:r>
      <w:r w:rsidR="00494A48">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0"/>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61"/>
    </w:p>
    <w:p w:rsidR="00E47ACB" w:rsidRDefault="00E47ACB" w:rsidP="00E47ACB"/>
    <w:p w:rsidR="00E47ACB" w:rsidRDefault="00E47ACB" w:rsidP="00E47ACB"/>
    <w:p w:rsidR="00DF0716" w:rsidRDefault="00DF0716" w:rsidP="00E47ACB"/>
    <w:p w:rsidR="00E47ACB" w:rsidRDefault="00E47ACB" w:rsidP="007001DE">
      <w:pPr>
        <w:pStyle w:val="Heading4"/>
      </w:pPr>
      <w:bookmarkStart w:id="62" w:name="_Toc525057738"/>
      <w:r>
        <w:lastRenderedPageBreak/>
        <w:t>Square-shaped internal tunnel structure</w:t>
      </w:r>
      <w:bookmarkEnd w:id="62"/>
    </w:p>
    <w:p w:rsidR="00E47ACB" w:rsidRDefault="00E47ACB" w:rsidP="008220F7">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14A12">
        <w:rPr>
          <w:cs/>
        </w:rPr>
        <w:t>‎</w:t>
      </w:r>
      <w:r w:rsidR="00514A12">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 method</w:t>
      </w:r>
      <w:r w:rsidR="00336B0C">
        <w:t xml:space="preserve"> for </w:t>
      </w:r>
      <w:r w:rsidR="005E38DA">
        <w:t xml:space="preserve">the </w:t>
      </w:r>
      <w:r w:rsidR="008220F7">
        <w:t>determination</w:t>
      </w:r>
      <w:r w:rsidR="005E38DA">
        <w:t xml:space="preserve"> of the centroid</w:t>
      </w:r>
      <w:r w:rsidR="00452DCF">
        <w:t>s</w:t>
      </w:r>
      <w:r w:rsidR="005E38DA">
        <w:t xml:space="preserve"> (see section 3.2) </w:t>
      </w:r>
      <w:r w:rsidR="00717A85">
        <w:t>using</w:t>
      </w:r>
      <w:r w:rsidR="00336B0C">
        <w:t xml:space="preserve"> the</w:t>
      </w:r>
      <w:r w:rsidR="008220F7">
        <w:t xml:space="preserve"> fiducials</w:t>
      </w:r>
      <w:r w:rsidR="00336B0C">
        <w:t xml:space="preserve"> pixel volume</w:t>
      </w:r>
      <w:r w:rsidR="00C348AD">
        <w:t>,</w:t>
      </w:r>
      <w:r w:rsidR="00717A85">
        <w:t xml:space="preserve"> the signal retrieval </w:t>
      </w:r>
      <w:r w:rsidR="005C4D60">
        <w:t>help</w:t>
      </w:r>
      <w:r w:rsidR="005E38DA">
        <w:t>s</w:t>
      </w:r>
      <w:r w:rsidR="005C4D60">
        <w:t xml:space="preserve"> an</w:t>
      </w:r>
      <w:r w:rsidR="00717A85">
        <w:t xml:space="preserve"> </w:t>
      </w:r>
      <w:r>
        <w:t>accurate identification of the centroids coordinate system.</w:t>
      </w:r>
      <w:r w:rsidR="00BA6E83">
        <w:t xml:space="preserve"> </w:t>
      </w:r>
    </w:p>
    <w:p w:rsidR="00DF0716" w:rsidRDefault="00DF0716" w:rsidP="008220F7"/>
    <w:p w:rsidR="00DF0716" w:rsidRDefault="00DF0716" w:rsidP="008220F7"/>
    <w:p w:rsidR="00E47ACB" w:rsidRDefault="00B8306B" w:rsidP="00022BE3">
      <w:pPr>
        <w:keepNext/>
        <w:jc w:val="center"/>
      </w:pPr>
      <w:r>
        <w:rPr>
          <w:noProof/>
        </w:rPr>
        <mc:AlternateContent>
          <mc:Choice Requires="wps">
            <w:drawing>
              <wp:anchor distT="0" distB="0" distL="114300" distR="114300" simplePos="0" relativeHeight="251947520" behindDoc="0" locked="0" layoutInCell="1" allowOverlap="1" wp14:anchorId="4382A1FB" wp14:editId="058D0556">
                <wp:simplePos x="0" y="0"/>
                <wp:positionH relativeFrom="column">
                  <wp:posOffset>3987193</wp:posOffset>
                </wp:positionH>
                <wp:positionV relativeFrom="paragraph">
                  <wp:posOffset>2229068</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82A1FB" id="Text Box 1073741959" o:spid="_x0000_s1063" type="#_x0000_t202" style="position:absolute;left:0;text-align:left;margin-left:313.95pt;margin-top:175.5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" fillcolor="white [3201]" stroked="f" strokeweight=".5pt">
                <v:textbox>
                  <w:txbxContent>
                    <w:p w:rsidR="00514A12" w:rsidRPr="00130FAF" w:rsidRDefault="00514A12"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0E125DFB" wp14:editId="71AC2053">
                <wp:simplePos x="0" y="0"/>
                <wp:positionH relativeFrom="column">
                  <wp:posOffset>1173708</wp:posOffset>
                </wp:positionH>
                <wp:positionV relativeFrom="paragraph">
                  <wp:posOffset>2248364</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514A12" w:rsidRPr="00130FAF" w:rsidRDefault="00514A12"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25DFB" id="Text Box 1073741958" o:spid="_x0000_s1064" type="#_x0000_t202" style="position:absolute;left:0;text-align:left;margin-left:92.4pt;margin-top:177.0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" fillcolor="white [3201]" stroked="f" strokeweight=".5pt">
                <v:textbox>
                  <w:txbxContent>
                    <w:p w:rsidR="00514A12" w:rsidRPr="00130FAF" w:rsidRDefault="00514A12" w:rsidP="00B8306B">
                      <w:pPr>
                        <w:jc w:val="center"/>
                      </w:pPr>
                      <w:r>
                        <w:t>(</w:t>
                      </w:r>
                      <w:r w:rsidRPr="00130FAF">
                        <w:t>a</w:t>
                      </w:r>
                      <w:r>
                        <w:t>)</w:t>
                      </w:r>
                    </w:p>
                  </w:txbxContent>
                </v:textbox>
              </v:shape>
            </w:pict>
          </mc:Fallback>
        </mc:AlternateContent>
      </w:r>
      <w:r w:rsidR="00022BE3">
        <w:rPr>
          <w:noProof/>
        </w:rPr>
        <w:drawing>
          <wp:anchor distT="0" distB="0" distL="114300" distR="114300" simplePos="0" relativeHeight="251939328" behindDoc="0" locked="0" layoutInCell="1" allowOverlap="1" wp14:anchorId="73610E8E" wp14:editId="6D7847E8">
            <wp:simplePos x="0" y="0"/>
            <wp:positionH relativeFrom="column">
              <wp:posOffset>374997</wp:posOffset>
            </wp:positionH>
            <wp:positionV relativeFrom="paragraph">
              <wp:posOffset>2770</wp:posOffset>
            </wp:positionV>
            <wp:extent cx="2194560" cy="2189305"/>
            <wp:effectExtent l="2857"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2">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anchor>
        </w:drawing>
      </w:r>
      <w:r w:rsidR="00022BE3">
        <w:rPr>
          <w:noProof/>
        </w:rPr>
        <w:drawing>
          <wp:inline distT="0" distB="0" distL="0" distR="0" wp14:anchorId="3A6B85E5" wp14:editId="49FC6A59">
            <wp:extent cx="2194560" cy="21186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3">
                      <a:extLst>
                        <a:ext uri="{28A0092B-C50C-407E-A947-70E740481C1C}">
                          <a14:useLocalDpi xmlns:a14="http://schemas.microsoft.com/office/drawing/2010/main" val="0"/>
                        </a:ext>
                      </a:extLst>
                    </a:blip>
                    <a:srcRect l="24072" t="28081" r="45495" b="34458"/>
                    <a:stretch/>
                  </pic:blipFill>
                  <pic:spPr bwMode="auto">
                    <a:xfrm rot="5400000">
                      <a:off x="0" y="0"/>
                      <a:ext cx="2194560" cy="2118666"/>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E47ACB" w:rsidRDefault="00E47ACB" w:rsidP="002B7D01">
      <w:pPr>
        <w:pStyle w:val="Caption"/>
      </w:pPr>
      <w:bookmarkStart w:id="63" w:name="_Toc523735321"/>
      <w:bookmarkStart w:id="64" w:name="_Toc525054527"/>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4</w:t>
      </w:r>
      <w:r w:rsidR="00494A48">
        <w:fldChar w:fldCharType="end"/>
      </w:r>
      <w:r>
        <w:t xml:space="preserve">: </w:t>
      </w:r>
      <w:r w:rsidR="00C97DDD">
        <w:t xml:space="preserve">(a) </w:t>
      </w:r>
      <w:r>
        <w:t>2D-CAD view of the Z-frame marker with square-shaped tunnel.</w:t>
      </w:r>
      <w:bookmarkEnd w:id="63"/>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64"/>
    </w:p>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2D0447">
      <w:pPr>
        <w:pStyle w:val="Heading3"/>
      </w:pPr>
      <w:bookmarkStart w:id="65" w:name="_Ref523923801"/>
      <w:bookmarkStart w:id="66" w:name="_Toc525057739"/>
      <w:r>
        <w:t>Z-frame marker s</w:t>
      </w:r>
      <w:r w:rsidRPr="00014CA9">
        <w:t>pectroscopy</w:t>
      </w:r>
      <w:bookmarkEnd w:id="65"/>
      <w:bookmarkEnd w:id="66"/>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991A57">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BUMTk6MDU6MTY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991A57">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67" w:name="_Toc525057740"/>
      <w:r>
        <w:t>Determination of the resin relaxation times</w:t>
      </w:r>
      <w:bookmarkEnd w:id="67"/>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14A12">
        <w:t xml:space="preserve">Figure </w:t>
      </w:r>
      <w:r w:rsidR="00514A12">
        <w:rPr>
          <w:noProof/>
          <w:cs/>
        </w:rPr>
        <w:t>‎</w:t>
      </w:r>
      <w:r w:rsidR="00514A12">
        <w:rPr>
          <w:noProof/>
        </w:rPr>
        <w:t>3</w:t>
      </w:r>
      <w:r w:rsidR="00514A12">
        <w:t>.</w:t>
      </w:r>
      <w:r w:rsidR="00514A1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991A57">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991A57">
            <w:t>[28]</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991A57">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991A57">
            <w:t>[28]</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7388AF19" wp14:editId="5DB238F5">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487342" cy="2468880"/>
                    </a:xfrm>
                    <a:prstGeom prst="rect">
                      <a:avLst/>
                    </a:prstGeom>
                  </pic:spPr>
                </pic:pic>
              </a:graphicData>
            </a:graphic>
          </wp:inline>
        </w:drawing>
      </w:r>
    </w:p>
    <w:p w:rsidR="00E47ACB" w:rsidRDefault="00E47ACB" w:rsidP="002B7D01">
      <w:pPr>
        <w:pStyle w:val="Caption"/>
      </w:pPr>
      <w:bookmarkStart w:id="68" w:name="_Ref523747815"/>
      <w:bookmarkStart w:id="69" w:name="_Toc523735322"/>
      <w:bookmarkStart w:id="70" w:name="_Toc525054528"/>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5</w:t>
      </w:r>
      <w:r w:rsidR="00494A48">
        <w:fldChar w:fldCharType="end"/>
      </w:r>
      <w:bookmarkEnd w:id="68"/>
      <w:r>
        <w:t xml:space="preserve">: </w:t>
      </w:r>
      <w:r w:rsidRPr="00AA7790">
        <w:t>Measured image slice of the three cylindrical resin containers (left: VisiJet SL Tough, middle: VisiJet SL Clear, right: Formlabs FLGPWH03)</w:t>
      </w:r>
      <w:bookmarkEnd w:id="69"/>
      <w:bookmarkEnd w:id="70"/>
    </w:p>
    <w:p w:rsidR="00E47ACB" w:rsidRPr="00D16CD3" w:rsidRDefault="00E47ACB" w:rsidP="002B7D01">
      <w:pPr>
        <w:pStyle w:val="Caption"/>
      </w:pPr>
    </w:p>
    <w:p w:rsidR="00E47ACB" w:rsidRPr="00032B83" w:rsidRDefault="00E47ACB" w:rsidP="00FC2116">
      <w:pPr>
        <w:pStyle w:val="Heading4"/>
      </w:pPr>
      <w:bookmarkStart w:id="71" w:name="_Toc522897940"/>
      <w:bookmarkStart w:id="72" w:name="_Toc525057741"/>
      <w:r>
        <w:lastRenderedPageBreak/>
        <w:t>Experimental r</w:t>
      </w:r>
      <w:r w:rsidRPr="00032B83">
        <w:t>esults</w:t>
      </w:r>
      <w:bookmarkEnd w:id="71"/>
      <w:bookmarkEnd w:id="72"/>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14A12">
        <w:t xml:space="preserve">Table </w:t>
      </w:r>
      <w:r w:rsidR="00514A12">
        <w:rPr>
          <w:noProof/>
          <w:cs/>
        </w:rPr>
        <w:t>‎</w:t>
      </w:r>
      <w:r w:rsidR="00514A12">
        <w:rPr>
          <w:noProof/>
        </w:rPr>
        <w:t>3</w:t>
      </w:r>
      <w:r w:rsidR="00514A12">
        <w:t>.</w:t>
      </w:r>
      <w:r w:rsidR="00514A12">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14A12">
        <w:t xml:space="preserve">Figure </w:t>
      </w:r>
      <w:r w:rsidR="00514A12">
        <w:rPr>
          <w:noProof/>
          <w:cs/>
        </w:rPr>
        <w:t>‎</w:t>
      </w:r>
      <w:r w:rsidR="00514A12">
        <w:rPr>
          <w:noProof/>
        </w:rPr>
        <w:t>3</w:t>
      </w:r>
      <w:r w:rsidR="00514A12">
        <w:t>.</w:t>
      </w:r>
      <w:r w:rsidR="00514A12">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991A57">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wVDE5OjA1OjE2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991A57">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991A57">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wVDE5OjA1OjE2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991A57">
            <w:t>[29]</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ms]</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ms]</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VisiJet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Formlabs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2B7D01">
      <w:pPr>
        <w:pStyle w:val="Caption"/>
      </w:pPr>
      <w:bookmarkStart w:id="73" w:name="_Ref523748357"/>
      <w:bookmarkStart w:id="74" w:name="_Toc524625070"/>
      <w:r>
        <w:t xml:space="preserve">Table </w:t>
      </w:r>
      <w:r w:rsidR="00BD5F89">
        <w:fldChar w:fldCharType="begin"/>
      </w:r>
      <w:r w:rsidR="00BD5F89">
        <w:instrText xml:space="preserve"> STYLEREF 1 \s </w:instrText>
      </w:r>
      <w:r w:rsidR="00BD5F89">
        <w:fldChar w:fldCharType="separate"/>
      </w:r>
      <w:r w:rsidR="00514A12">
        <w:rPr>
          <w:cs/>
        </w:rPr>
        <w:t>‎</w:t>
      </w:r>
      <w:r w:rsidR="00514A12">
        <w:t>3</w:t>
      </w:r>
      <w:r w:rsidR="00BD5F89">
        <w:fldChar w:fldCharType="end"/>
      </w:r>
      <w:r w:rsidR="00BD5F89">
        <w:t>.</w:t>
      </w:r>
      <w:r w:rsidR="00BD5F89">
        <w:fldChar w:fldCharType="begin"/>
      </w:r>
      <w:r w:rsidR="00BD5F89">
        <w:instrText xml:space="preserve"> SEQ Table \* ARABIC \s 1 </w:instrText>
      </w:r>
      <w:r w:rsidR="00BD5F89">
        <w:fldChar w:fldCharType="separate"/>
      </w:r>
      <w:r w:rsidR="00514A12">
        <w:t>1</w:t>
      </w:r>
      <w:r w:rsidR="00BD5F89">
        <w:fldChar w:fldCharType="end"/>
      </w:r>
      <w:bookmarkEnd w:id="73"/>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74"/>
    </w:p>
    <w:p w:rsidR="007D02A4" w:rsidRDefault="007D02A4" w:rsidP="002B7D01">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193FF7FB" wp14:editId="46191E04">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756910" cy="5095875"/>
                    </a:xfrm>
                    <a:prstGeom prst="rect">
                      <a:avLst/>
                    </a:prstGeom>
                  </pic:spPr>
                </pic:pic>
              </a:graphicData>
            </a:graphic>
          </wp:inline>
        </w:drawing>
      </w:r>
    </w:p>
    <w:p w:rsidR="007C725F" w:rsidRDefault="007C725F" w:rsidP="002B7D01">
      <w:pPr>
        <w:pStyle w:val="Caption"/>
      </w:pPr>
      <w:bookmarkStart w:id="75" w:name="_Toc523735323"/>
    </w:p>
    <w:p w:rsidR="00E47ACB" w:rsidRPr="00AA7790" w:rsidRDefault="00E47ACB" w:rsidP="002B7D01">
      <w:pPr>
        <w:pStyle w:val="Caption"/>
      </w:pPr>
      <w:bookmarkStart w:id="76" w:name="_Ref523748665"/>
      <w:bookmarkStart w:id="77" w:name="_Toc525054529"/>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6</w:t>
      </w:r>
      <w:r w:rsidR="00494A48">
        <w:fldChar w:fldCharType="end"/>
      </w:r>
      <w:bookmarkEnd w:id="76"/>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75"/>
      <w:bookmarkEnd w:id="77"/>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78" w:name="_Toc525057742"/>
      <w:r>
        <w:lastRenderedPageBreak/>
        <w:t>Future work</w:t>
      </w:r>
      <w:bookmarkEnd w:id="78"/>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886BE1">
      <w:pPr>
        <w:pStyle w:val="Heading2"/>
      </w:pPr>
      <w:bookmarkStart w:id="79" w:name="_Ref523909263"/>
      <w:bookmarkStart w:id="80" w:name="_Ref523925353"/>
      <w:bookmarkStart w:id="81" w:name="_Toc525057743"/>
      <w:r>
        <w:lastRenderedPageBreak/>
        <w:t xml:space="preserve">Alignment </w:t>
      </w:r>
      <w:r w:rsidRPr="004C21C6">
        <w:t>detection</w:t>
      </w:r>
      <w:r>
        <w:t xml:space="preserve"> algorithm</w:t>
      </w:r>
      <w:bookmarkEnd w:id="79"/>
      <w:bookmarkEnd w:id="80"/>
      <w:bookmarkEnd w:id="81"/>
    </w:p>
    <w:p w:rsidR="00C30659" w:rsidRDefault="00F10741" w:rsidP="00E9418C">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 xml:space="preserve">consists of </w:t>
      </w:r>
      <w:r w:rsidR="00CA7F24">
        <w:t xml:space="preserve">the </w:t>
      </w:r>
      <w:r w:rsidR="00861186">
        <w:t>two main</w:t>
      </w:r>
      <w:r>
        <w:t xml:space="preserve"> </w:t>
      </w:r>
      <w:r w:rsidR="0062253B">
        <w:t>steps</w:t>
      </w:r>
      <w:r w:rsidR="00EE339D">
        <w:t xml:space="preserve">. </w:t>
      </w:r>
      <w:r w:rsidR="00CA7F24">
        <w:t>( the first step is the …)</w:t>
      </w:r>
      <w:r w:rsidR="00154BE5">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861186">
        <w:t>each</w:t>
      </w:r>
      <w:r w:rsidR="004A3E84">
        <w:t xml:space="preserve"> </w:t>
      </w:r>
      <w:r w:rsidR="00861186">
        <w:t>fiducial is</w:t>
      </w:r>
      <w:r w:rsidR="00F31873">
        <w:t xml:space="preserve"> </w:t>
      </w:r>
      <w:r w:rsidR="00861186">
        <w:t>estima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65705D">
        <w:t xml:space="preserve">all the processing </w:t>
      </w:r>
      <w:r w:rsidR="003662BD">
        <w:t>methods</w:t>
      </w:r>
      <w:r w:rsidR="0065705D">
        <w:t xml:space="preserve">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 flowchart of the procedures</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C389C" w:rsidRDefault="001C389C" w:rsidP="00D31B09"/>
    <w:p w:rsidR="001C389C" w:rsidRDefault="001C389C" w:rsidP="00D31B09"/>
    <w:p w:rsidR="006473B6" w:rsidRDefault="006473B6" w:rsidP="00D31B09"/>
    <w:p w:rsidR="006473B6" w:rsidRDefault="006473B6" w:rsidP="00D31B09"/>
    <w:p w:rsidR="006473B6" w:rsidRDefault="006473B6" w:rsidP="00D31B09"/>
    <w:p w:rsidR="001C389C" w:rsidRDefault="001C389C" w:rsidP="00D31B09"/>
    <w:p w:rsidR="005A3FBE" w:rsidRDefault="004F7E7B" w:rsidP="00D31B09">
      <w:r w:rsidRPr="004F7E7B">
        <w:rPr>
          <w:noProof/>
        </w:rPr>
        <mc:AlternateContent>
          <mc:Choice Requires="wps">
            <w:drawing>
              <wp:anchor distT="0" distB="0" distL="114300" distR="114300" simplePos="0" relativeHeight="251585024" behindDoc="0" locked="0" layoutInCell="1" allowOverlap="1" wp14:anchorId="4CA16462" wp14:editId="6694D0C7">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B154BD7" id="Rectangle 44" o:spid="_x0000_s1026" style="position:absolute;margin-left:399pt;margin-top:25.3pt;width:450.2pt;height:136.95pt;z-index:251585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4240" behindDoc="0" locked="0" layoutInCell="1" allowOverlap="1" wp14:anchorId="761A3F93" wp14:editId="6805F013">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514A12" w:rsidRPr="000C219D" w:rsidRDefault="00514A12"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A3F93" id="Text Box 135" o:spid="_x0000_s1065" type="#_x0000_t202" style="position:absolute;left:0;text-align:left;margin-left:-42.15pt;margin-top:19.7pt;width:135.5pt;height:29pt;rotation:-90;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GmxDlBcAgAAuAQAAA4AAAAAAAAAAAAAAAAALgIAAGRycy9lMm9Eb2Mu&#10;eG1sUEsBAi0AFAAGAAgAAAAhAJA7tKffAAAACQEAAA8AAAAAAAAAAAAAAAAAtgQAAGRycy9kb3du&#10;cmV2LnhtbFBLBQYAAAAABAAEAPMAAADCBQAAAAA=&#10;" fillcolor="#f2f2f2 [3052]" stroked="f" strokeweight=".5pt">
                <v:textbox>
                  <w:txbxContent>
                    <w:p w:rsidR="00514A12" w:rsidRPr="000C219D" w:rsidRDefault="00514A12"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3216" behindDoc="0" locked="0" layoutInCell="1" allowOverlap="1" wp14:anchorId="46D7E48A" wp14:editId="63676197">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D7E48A" id="Rectangle 133" o:spid="_x0000_s1066" style="position:absolute;left:0;text-align:left;margin-left:62.4pt;margin-top:2pt;width:148.2pt;height:50.8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APo49PlwIAAIQFAAAOAAAAAAAAAAAAAAAAAC4CAABkcnMvZTJvRG9jLnht&#10;bFBLAQItABQABgAIAAAAIQB3fWU/2wAAAAkBAAAPAAAAAAAAAAAAAAAAAPEEAABkcnMvZG93bnJl&#10;di54bWxQSwUGAAAAAAQABADzAAAA+QUAAAAA&#10;" fillcolor="#7030a0" strokecolor="#1f4d78 [1604]" strokeweight="1pt">
                <v:textbox>
                  <w:txbxContent>
                    <w:p w:rsidR="00514A12" w:rsidRPr="009E5387" w:rsidRDefault="00514A12"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7072" behindDoc="0" locked="0" layoutInCell="1" allowOverlap="1" wp14:anchorId="1017C76F" wp14:editId="7B4A9E2D">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7C76F" id="Rectangle 127" o:spid="_x0000_s1067" style="position:absolute;left:0;text-align:left;margin-left:282.25pt;margin-top:2.05pt;width:148.3pt;height:50.8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" fillcolor="#c5e0b3 [1305]" strokecolor="#1f4d78 [1604]" strokeweight="1pt">
                <v:textbox>
                  <w:txbxContent>
                    <w:p w:rsidR="00514A12" w:rsidRPr="009E5387" w:rsidRDefault="00514A12"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6288" behindDoc="0" locked="0" layoutInCell="1" allowOverlap="1" wp14:anchorId="78A30EAB" wp14:editId="2276ACBC">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2AE781"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7312" behindDoc="0" locked="0" layoutInCell="1" allowOverlap="1" wp14:anchorId="3DCD7074" wp14:editId="0D5FE8E9">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D6417" id="Left Arrow 138" o:spid="_x0000_s1026" type="#_x0000_t66" style="position:absolute;margin-left:283.05pt;margin-top:24.3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3376F329" wp14:editId="755B2E6E">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419B2" id="Left Arrow 148" o:spid="_x0000_s1026" type="#_x0000_t66" style="position:absolute;margin-left:62.4pt;margin-top:23.05pt;width:74.15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46111730" wp14:editId="18B37591">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88450" id="Left Arrow 146" o:spid="_x0000_s1026" type="#_x0000_t66" style="position:absolute;margin-left:134.5pt;margin-top:23.1pt;width:72.7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2192" behindDoc="0" locked="0" layoutInCell="1" allowOverlap="1" wp14:anchorId="37B1E915" wp14:editId="3F47A751">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1E915" id="Rectangle 132" o:spid="_x0000_s1068" style="position:absolute;left:0;text-align:left;margin-left:59.45pt;margin-top:14.1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" fillcolor="#f7caac [1301]" strokecolor="#1f4d78 [1604]" strokeweight="1pt">
                <v:textbox>
                  <w:txbxContent>
                    <w:p w:rsidR="00514A12" w:rsidRPr="009E5387" w:rsidRDefault="00514A12"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89120" behindDoc="0" locked="0" layoutInCell="1" allowOverlap="1" wp14:anchorId="3AEA9C5A" wp14:editId="557CFEF0">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A9C5A" id="Rectangle 129" o:spid="_x0000_s1069" style="position:absolute;left:0;text-align:left;margin-left:283.2pt;margin-top:14.1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CIXcTbnwIAAKsFAAAOAAAAAAAAAAAAAAAAAC4CAABk&#10;cnMvZTJvRG9jLnhtbFBLAQItABQABgAIAAAAIQAURyqJ3wAAAAoBAAAPAAAAAAAAAAAAAAAAAPkE&#10;AABkcnMvZG93bnJldi54bWxQSwUGAAAAAAQABADzAAAABQYAAAAA&#10;" fillcolor="#c45911 [2405]" strokecolor="#1f4d78 [1604]" strokeweight="1pt">
                <v:textbox>
                  <w:txbxContent>
                    <w:p w:rsidR="00514A12" w:rsidRPr="009E5387" w:rsidRDefault="00514A12"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6048" behindDoc="0" locked="0" layoutInCell="1" allowOverlap="1" wp14:anchorId="374D19A6" wp14:editId="23DDD4B1">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251B12D6" id="Rectangle 44" o:spid="_x0000_s1026" style="position:absolute;margin-left:398.95pt;margin-top:.75pt;width:450.15pt;height:234.3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8336" behindDoc="0" locked="0" layoutInCell="1" allowOverlap="1" wp14:anchorId="1035468C" wp14:editId="66E01DD5">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A92F5" id="Left Arrow 141" o:spid="_x0000_s1026" type="#_x0000_t66" style="position:absolute;margin-left:383.4pt;margin-top:8.7pt;width:21.6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599360" behindDoc="0" locked="0" layoutInCell="1" allowOverlap="1" wp14:anchorId="3EE55E54" wp14:editId="0060903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A5D36" id="Left Arrow 142" o:spid="_x0000_s1026" type="#_x0000_t66" style="position:absolute;margin-left:308.9pt;margin-top:7.1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5264" behindDoc="0" locked="0" layoutInCell="1" allowOverlap="1" wp14:anchorId="13893D57" wp14:editId="1302DE4B">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514A12" w:rsidRPr="000C219D" w:rsidRDefault="00514A12"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893D57" id="Text Box 136" o:spid="_x0000_s1070" type="#_x0000_t202" style="position:absolute;left:0;text-align:left;margin-left:-51.85pt;margin-top:25.65pt;width:153.85pt;height:28.25pt;rotation:-90;z-index:251595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dtV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8ajT6AD5BaWL&#10;6qASzvBNhQVtmfMvzOK8oRN3yD/jUUjAx+BqUVKC/fE3f8DjGGCUkhrnN6Pu+4lZQYn8onFAZoPx&#10;OAx8vIzTj0O82PvI4T6iT2oNqNIgZhfNgPeyMwsL6hVXbRVexRDTHN/OqO/MtW+3CleVi9UqgnDE&#10;DfNbvTM8UHcd3TevzJprTz1OwxN0k87mb1rbYsOXGlYnD0UV+x6EblW96o/rERt3XeWwf/f3iPr1&#10;h7P8CQ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CbxdtVXQIAALgEAAAOAAAAAAAAAAAAAAAAAC4CAABkcnMvZTJvRG9j&#10;LnhtbFBLAQItABQABgAIAAAAIQD3u7tI3wAAAAkBAAAPAAAAAAAAAAAAAAAAALcEAABkcnMvZG93&#10;bnJldi54bWxQSwUGAAAAAAQABADzAAAAwwUAAAAA&#10;" fillcolor="#f2f2f2 [3052]" stroked="f" strokeweight=".5pt">
                <v:textbox>
                  <w:txbxContent>
                    <w:p w:rsidR="00514A12" w:rsidRPr="000C219D" w:rsidRDefault="00514A12" w:rsidP="00D31B09">
                      <w:r>
                        <w:t>Control Room</w:t>
                      </w:r>
                    </w:p>
                  </w:txbxContent>
                </v:textbox>
              </v:shape>
            </w:pict>
          </mc:Fallback>
        </mc:AlternateContent>
      </w:r>
      <w:r w:rsidR="00DD5DEE">
        <w:rPr>
          <w:noProof/>
        </w:rPr>
        <mc:AlternateContent>
          <mc:Choice Requires="wps">
            <w:drawing>
              <wp:anchor distT="0" distB="0" distL="114300" distR="114300" simplePos="0" relativeHeight="251600384" behindDoc="0" locked="0" layoutInCell="1" allowOverlap="1" wp14:anchorId="7016A11E" wp14:editId="2F2FDEF0">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9B01C" id="Left Arrow 144" o:spid="_x0000_s1026" type="#_x0000_t66" style="position:absolute;margin-left:120.2pt;margin-top:16pt;width:95.75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1408" behindDoc="0" locked="0" layoutInCell="1" allowOverlap="1" wp14:anchorId="5A885D8D" wp14:editId="3C79C530">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11152F" id="Left Arrow 145" o:spid="_x0000_s1026" type="#_x0000_t66" style="position:absolute;margin-left:48.85pt;margin-top:16.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8096" behindDoc="0" locked="0" layoutInCell="1" allowOverlap="1" wp14:anchorId="268E898C" wp14:editId="453F81CC">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E898C" id="Rectangle 128" o:spid="_x0000_s1071" style="position:absolute;left:0;text-align:left;margin-left:282.3pt;margin-top:3.2pt;width:148.3pt;height:51.1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FC+Pp5sCAACEBQAADgAAAAAAAAAAAAAAAAAuAgAAZHJzL2Uy&#10;b0RvYy54bWxQSwECLQAUAAYACAAAACEAwGsVSd4AAAAJAQAADwAAAAAAAAAAAAAAAAD1BAAAZHJz&#10;L2Rvd25yZXYueG1sUEsFBgAAAAAEAAQA8wAAAAAGAAAAAA==&#10;" fillcolor="#e2e64a" strokecolor="#1f4d78 [1604]" strokeweight="1pt">
                <v:textbox>
                  <w:txbxContent>
                    <w:p w:rsidR="00514A12" w:rsidRPr="009E5387" w:rsidRDefault="00514A12"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4480" behindDoc="0" locked="0" layoutInCell="1" allowOverlap="1" wp14:anchorId="306342F5" wp14:editId="6B0C6E4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2B617" id="Left Arrow 149" o:spid="_x0000_s1026" type="#_x0000_t66" style="position:absolute;margin-left:346.55pt;margin-top:26.9pt;width:21.6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1168" behindDoc="0" locked="0" layoutInCell="1" allowOverlap="1" wp14:anchorId="56F0236A" wp14:editId="558B7033">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0236A" id="Rectangle 131" o:spid="_x0000_s1072" style="position:absolute;left:0;text-align:left;margin-left:57.75pt;margin-top:18.2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BmGQCymwIAAIQFAAAOAAAAAAAAAAAAAAAAAC4CAABkcnMvZTJv&#10;RG9jLnhtbFBLAQItABQABgAIAAAAIQB/lIMO3QAAAAoBAAAPAAAAAAAAAAAAAAAAAPUEAABkcnMv&#10;ZG93bnJldi54bWxQSwUGAAAAAAQABADzAAAA/wUAAAAA&#10;" fillcolor="#17aab9" strokecolor="#1f4d78 [1604]" strokeweight="1pt">
                <v:textbox>
                  <w:txbxContent>
                    <w:p w:rsidR="00514A12" w:rsidRPr="009E5387" w:rsidRDefault="00514A12"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0144" behindDoc="0" locked="0" layoutInCell="1" allowOverlap="1" wp14:anchorId="615C346F" wp14:editId="29547359">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E5387" w:rsidRDefault="00514A12"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C346F" id="Rectangle 130" o:spid="_x0000_s1073" style="position:absolute;left:0;text-align:left;margin-left:281.4pt;margin-top:20.6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mT92nZwCAACEBQAADgAAAAAAAAAAAAAAAAAuAgAAZHJz&#10;L2Uyb0RvYy54bWxQSwECLQAUAAYACAAAACEAkZPT8OAAAAAKAQAADwAAAAAAAAAAAAAAAAD2BAAA&#10;ZHJzL2Rvd25yZXYueG1sUEsFBgAAAAAEAAQA8wAAAAMGAAAAAA==&#10;" fillcolor="#d55bcf" strokecolor="#1f4d78 [1604]" strokeweight="1pt">
                <v:textbox>
                  <w:txbxContent>
                    <w:p w:rsidR="00514A12" w:rsidRPr="009E5387" w:rsidRDefault="00514A12"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5504" behindDoc="0" locked="0" layoutInCell="1" allowOverlap="1" wp14:anchorId="27D9DBD3" wp14:editId="6BD2F3DC">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75F97" id="Left Arrow 150" o:spid="_x0000_s1026" type="#_x0000_t66" style="position:absolute;margin-left:207.75pt;margin-top:6.6pt;width:1in;height:21.6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1152" behindDoc="0" locked="0" layoutInCell="1" allowOverlap="1" wp14:anchorId="16E22055" wp14:editId="7BFF1572">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514A12" w:rsidRDefault="00514A12" w:rsidP="002B7D01">
                            <w:pPr>
                              <w:pStyle w:val="Caption"/>
                            </w:pPr>
                            <w:bookmarkStart w:id="82" w:name="_Toc523735291"/>
                            <w:bookmarkStart w:id="83"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2"/>
                            <w:bookmarkEnd w:id="83"/>
                            <w:r>
                              <w:t xml:space="preserve"> </w:t>
                            </w:r>
                          </w:p>
                          <w:p w:rsidR="00514A12" w:rsidRPr="00711EE7"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22055" id="Text Box 18" o:spid="_x0000_s1074" type="#_x0000_t202" style="position:absolute;left:0;text-align:left;margin-left:4.55pt;margin-top:7.2pt;width:450.15pt;height:.05pt;z-index:251761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bMAIAAGcEAAAOAAAAZHJzL2Uyb0RvYy54bWysVMFu2zAMvQ/YPwi6L066J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" stroked="f">
                <v:textbox style="mso-fit-shape-to-text:t" inset="0,0,0,0">
                  <w:txbxContent>
                    <w:p w:rsidR="00514A12" w:rsidRDefault="00514A12" w:rsidP="002B7D01">
                      <w:pPr>
                        <w:pStyle w:val="Caption"/>
                      </w:pPr>
                      <w:bookmarkStart w:id="84" w:name="_Toc523735291"/>
                      <w:bookmarkStart w:id="85"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4"/>
                      <w:bookmarkEnd w:id="85"/>
                      <w:r>
                        <w:t xml:space="preserve"> </w:t>
                      </w:r>
                    </w:p>
                    <w:p w:rsidR="00514A12" w:rsidRPr="00711EE7" w:rsidRDefault="00514A12" w:rsidP="002B7D01">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1888" behindDoc="0" locked="0" layoutInCell="1" allowOverlap="1" wp14:anchorId="03E6BBF1" wp14:editId="45C4B40A">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55D5DF" id="Rectangle 175" o:spid="_x0000_s1026" style="position:absolute;margin-left:-1.3pt;margin-top:3.65pt;width:450.6pt;height:563.55pt;z-index:25162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29056" behindDoc="0" locked="0" layoutInCell="1" allowOverlap="1" wp14:anchorId="263BB2E9" wp14:editId="5B4B4EDD">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Default="00514A12"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514A12" w:rsidRPr="00DA44AD" w:rsidRDefault="00514A12"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3BB2E9" id="Rectangle 182" o:spid="_x0000_s1075" style="position:absolute;left:0;text-align:left;margin-left:227.9pt;margin-top:3.05pt;width:209.75pt;height:511.4pt;z-index:25162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7X/mg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M6j6bxagfFCQnj&#10;oJ0kb/mmwie7Zz5smcPRwSHDdRAe8SMV1DmFTqKkBPfro/toj4xGLSU1jmJO/c8Dc4IS9d0g16/H&#10;02mc3XSYXl5N8ODONbtzjTnoNSATxrh4LE9itA+qF6UD/YpbYxWjoooZjrFzGnpxHdoFgVuHi9Uq&#10;GeG0WhbuzbPlETq2ORLypXllznasDUj4B+iHli3ekbe1jZ4GVocAskrMfutq9wA46YlJ3VaKq+T8&#10;nKzedufyN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Dfy7X/mgIAAIMFAAAOAAAAAAAAAAAAAAAAAC4CAABkcnMvZTJv&#10;RG9jLnhtbFBLAQItABQABgAIAAAAIQAilyWU3gAAAAoBAAAPAAAAAAAAAAAAAAAAAPQEAABkcnMv&#10;ZG93bnJldi54bWxQSwUGAAAAAAQABADzAAAA/wUAAAAA&#10;" fillcolor="#cff" strokecolor="#1f4d78 [1604]" strokeweight="1pt">
                <v:textbox>
                  <w:txbxContent>
                    <w:p w:rsidR="00514A12" w:rsidRDefault="00514A12"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514A12" w:rsidRPr="00DA44AD" w:rsidRDefault="00514A12"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2912" behindDoc="0" locked="0" layoutInCell="1" allowOverlap="1" wp14:anchorId="731D534B" wp14:editId="47114A60">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534B" id="Rectangle 176" o:spid="_x0000_s1076" style="position:absolute;left:0;text-align:left;margin-left:9.85pt;margin-top:2.4pt;width:209.75pt;height:511.4pt;z-index:25162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MU4AaulAgAAwQUAAA4AAAAAAAAAAAAAAAAA&#10;LgIAAGRycy9lMm9Eb2MueG1sUEsBAi0AFAAGAAgAAAAhAJGE3t3eAAAACQEAAA8AAAAAAAAAAAAA&#10;AAAA/wQAAGRycy9kb3ducmV2LnhtbFBLBQYAAAAABAAEAPMAAAAKBgAAAAA=&#10;" fillcolor="#deeaf6 [660]" strokecolor="#1f4d78 [1604]" strokeweight="1pt">
                <v:textbox>
                  <w:txbxContent>
                    <w:p w:rsidR="00514A12" w:rsidRPr="00DA44AD" w:rsidRDefault="00514A12"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0080" behindDoc="0" locked="0" layoutInCell="1" allowOverlap="1" wp14:anchorId="7D5F0E87" wp14:editId="42BD4016">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F0E87" id="Rectangle 183" o:spid="_x0000_s1077" style="position:absolute;left:0;text-align:left;margin-left:263.5pt;margin-top:7.35pt;width:142.75pt;height:68.25pt;z-index:25163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" fillcolor="#bdd6ee [1300]" strokecolor="#1f4d78 [1604]" strokeweight="1pt">
                <v:textbox>
                  <w:txbxContent>
                    <w:p w:rsidR="00514A12" w:rsidRPr="00DA44AD" w:rsidRDefault="00514A12"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3936" behindDoc="0" locked="0" layoutInCell="1" allowOverlap="1" wp14:anchorId="71506D52" wp14:editId="357EE11F">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506D52" id="Rectangle 177" o:spid="_x0000_s1078" style="position:absolute;left:0;text-align:left;margin-left:44.15pt;margin-top:8.05pt;width:142.75pt;height:68.25pt;z-index:25162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" fillcolor="#bdd6ee [1300]" strokecolor="#1f4d78 [1604]" strokeweight="1pt">
                <v:textbox>
                  <w:txbxContent>
                    <w:p w:rsidR="00514A12" w:rsidRPr="00DA44AD" w:rsidRDefault="00514A12"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5F8F1F54" wp14:editId="10B1B4C8">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865CE3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0C711947" wp14:editId="69E36A3E">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73B841"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1104" behindDoc="0" locked="0" layoutInCell="1" allowOverlap="1" wp14:anchorId="546FC83B" wp14:editId="5F615500">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6FC83B" id="Rectangle 185" o:spid="_x0000_s1079" style="position:absolute;left:0;text-align:left;margin-left:261.95pt;margin-top:6.8pt;width:142.75pt;height:68.2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56qNLqUCAADCBQAADgAAAAAAAAAAAAAAAAAu&#10;AgAAZHJzL2Uyb0RvYy54bWxQSwECLQAUAAYACAAAACEA/qP7lt0AAAAKAQAADwAAAAAAAAAAAAAA&#10;AAD/BAAAZHJzL2Rvd25yZXYueG1sUEsFBgAAAAAEAAQA8wAAAAkGAAAAAA==&#10;" fillcolor="#bdd6ee [1300]" strokecolor="#1f4d78 [1604]" strokeweight="1pt">
                <v:textbox>
                  <w:txbxContent>
                    <w:p w:rsidR="00514A12" w:rsidRPr="00DA44AD" w:rsidRDefault="00514A12"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4960" behindDoc="0" locked="0" layoutInCell="1" allowOverlap="1" wp14:anchorId="3406CB79" wp14:editId="03B8BF12">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06CB79" id="Rectangle 178" o:spid="_x0000_s1080" style="position:absolute;left:0;text-align:left;margin-left:42.95pt;margin-top:5.55pt;width:142.75pt;height:68.25pt;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" fillcolor="#cfc" strokecolor="#1f4d78 [1604]" strokeweight="1pt">
                <v:textbox>
                  <w:txbxContent>
                    <w:p w:rsidR="00514A12" w:rsidRPr="00DA44AD" w:rsidRDefault="00514A12"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6186CE68" wp14:editId="0BA966D1">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852FDA"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7CDA1D24" wp14:editId="569CD747">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CFD262"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2128" behindDoc="0" locked="0" layoutInCell="1" allowOverlap="1" wp14:anchorId="59FB9988" wp14:editId="243DCEF9">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FB9988" id="Rectangle 186" o:spid="_x0000_s1081" style="position:absolute;left:0;text-align:left;margin-left:261.15pt;margin-top:5.25pt;width:142.75pt;height:68.2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" fillcolor="#bdd6ee [1300]" strokecolor="#1f4d78 [1604]" strokeweight="1pt">
                <v:textbox>
                  <w:txbxContent>
                    <w:p w:rsidR="00514A12" w:rsidRPr="00DA44AD" w:rsidRDefault="00514A12"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7008" behindDoc="0" locked="0" layoutInCell="1" allowOverlap="1" wp14:anchorId="7239F4C1" wp14:editId="346F8933">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39F4C1" id="Rectangle 180" o:spid="_x0000_s1082" style="position:absolute;left:0;text-align:left;margin-left:43.2pt;margin-top:2.7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qTmQ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0SNWXqveLW15RH5ArYb&#10;JO/4RuGT3TEfHhng5CCHcBuEB/xIbZuC2l6ipLLw66P7aI+ERi0lDU5iQf3PPQNBif5ukOpX+fl5&#10;HN10OJ9dTvEAp5rtqcbs67VFJuS4dxxPYrQPehAl2PoVl8YqRkUVMxxjF5QHGA7r0G0IXDtcrFbJ&#10;DMfVsXBnnh2P4LHRkZIv7SsD1/M2IOPv7TC1bPGOvp1t9DR2tQ9WqsTtt772T4CjnrjUr6W4S07P&#10;yepteS5/A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KiJipOZAgAAhAUAAA4AAAAAAAAAAAAAAAAALgIAAGRycy9lMm9E&#10;b2MueG1sUEsBAi0AFAAGAAgAAAAhAIE8NPLeAAAACAEAAA8AAAAAAAAAAAAAAAAA8wQAAGRycy9k&#10;b3ducmV2LnhtbFBLBQYAAAAABAAEAPMAAAD+BQAAAAA=&#10;" fillcolor="#ccecff" strokecolor="#1f4d78 [1604]" strokeweight="1pt">
                <v:textbox>
                  <w:txbxContent>
                    <w:p w:rsidR="00514A12" w:rsidRPr="00DA44AD" w:rsidRDefault="00514A12"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35EF3162" wp14:editId="34465DDC">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0335EB0"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0A8B91EC" wp14:editId="2769CBC6">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FA0BCA"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20BB37E2" wp14:editId="495BA17B">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BB37E2" id="Rectangle 187" o:spid="_x0000_s1083" style="position:absolute;left:0;text-align:left;margin-left:259.55pt;margin-top:3.9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" fillcolor="#bdd6ee [1300]" strokecolor="#1f4d78 [1604]" strokeweight="1pt">
                <v:textbox>
                  <w:txbxContent>
                    <w:p w:rsidR="00514A12" w:rsidRPr="00DA44AD" w:rsidRDefault="00514A12"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5984" behindDoc="0" locked="0" layoutInCell="1" allowOverlap="1" wp14:anchorId="5B4ED75B" wp14:editId="7AA89892">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4ED75B" id="Rectangle 179" o:spid="_x0000_s1084" style="position:absolute;left:0;text-align:left;margin-left:43.85pt;margin-top:1.85pt;width:142.75pt;height:68.25pt;z-index:25162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IdVpdynAgAAwgUAAA4AAAAAAAAAAAAA&#10;AAAALgIAAGRycy9lMm9Eb2MueG1sUEsBAi0AFAAGAAgAAAAhACAZqHrfAAAACAEAAA8AAAAAAAAA&#10;AAAAAAAAAQUAAGRycy9kb3ducmV2LnhtbFBLBQYAAAAABAAEAPMAAAANBgAAAAA=&#10;" fillcolor="#e2efd9 [665]" strokecolor="#1f4d78 [1604]" strokeweight="1pt">
                <v:textbox>
                  <w:txbxContent>
                    <w:p w:rsidR="00514A12" w:rsidRPr="00DA44AD" w:rsidRDefault="00514A12"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30F20310" wp14:editId="4F6C578D">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E32806"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0A6794CB" wp14:editId="42C3D7AF">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5BA618"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4176" behindDoc="0" locked="0" layoutInCell="1" allowOverlap="1" wp14:anchorId="6E36274B" wp14:editId="2E8E5678">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36274B" id="Rectangle 188" o:spid="_x0000_s1085" style="position:absolute;left:0;text-align:left;margin-left:261.3pt;margin-top:.95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" fillcolor="#bdd6ee [1300]" strokecolor="#1f4d78 [1604]" strokeweight="1pt">
                <v:textbox>
                  <w:txbxContent>
                    <w:p w:rsidR="00514A12" w:rsidRPr="00DA44AD" w:rsidRDefault="00514A12"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8032" behindDoc="0" locked="0" layoutInCell="1" allowOverlap="1" wp14:anchorId="2597F490" wp14:editId="518E1047">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DA44AD" w:rsidRDefault="00514A12"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97F490" id="Rectangle 181" o:spid="_x0000_s1086" style="position:absolute;left:0;text-align:left;margin-left:44.85pt;margin-top:.45pt;width:142.75pt;height:68.3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BCabt6WAgAAhAUAAA4AAAAAAAAAAAAAAAAALgIAAGRycy9lMm9Eb2MueG1s&#10;UEsBAi0AFAAGAAgAAAAhAC75PRTbAAAABwEAAA8AAAAAAAAAAAAAAAAA8AQAAGRycy9kb3ducmV2&#10;LnhtbFBLBQYAAAAABAAEAPMAAAD4BQAAAAA=&#10;" fillcolor="#cff" strokecolor="#1f4d78 [1604]" strokeweight="1pt">
                <v:textbox>
                  <w:txbxContent>
                    <w:p w:rsidR="00514A12" w:rsidRPr="00DA44AD" w:rsidRDefault="00514A12"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3200" behindDoc="0" locked="0" layoutInCell="1" allowOverlap="1" wp14:anchorId="52135712" wp14:editId="4B00413A">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514A12" w:rsidRPr="00007156" w:rsidRDefault="00514A12" w:rsidP="002B7D01">
                            <w:pPr>
                              <w:pStyle w:val="Caption"/>
                            </w:pPr>
                            <w:bookmarkStart w:id="86" w:name="_Toc523735292"/>
                            <w:bookmarkStart w:id="87"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35712" id="Text Box 21" o:spid="_x0000_s1087" type="#_x0000_t202" style="position:absolute;left:0;text-align:left;margin-left:-2.7pt;margin-top:12.3pt;width:450.6pt;height:.05pt;z-index:25176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514A12" w:rsidRPr="00007156" w:rsidRDefault="00514A12" w:rsidP="002B7D01">
                      <w:pPr>
                        <w:pStyle w:val="Caption"/>
                      </w:pPr>
                      <w:bookmarkStart w:id="88" w:name="_Toc523735292"/>
                      <w:bookmarkStart w:id="89"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88"/>
                      <w:bookmarkEnd w:id="89"/>
                    </w:p>
                  </w:txbxContent>
                </v:textbox>
              </v:shape>
            </w:pict>
          </mc:Fallback>
        </mc:AlternateContent>
      </w:r>
    </w:p>
    <w:p w:rsidR="00447467" w:rsidRDefault="00447467" w:rsidP="00D31B09"/>
    <w:p w:rsidR="00F42168" w:rsidRPr="00D17CF0" w:rsidRDefault="008F2F6D" w:rsidP="002D0447">
      <w:pPr>
        <w:pStyle w:val="Heading3"/>
      </w:pPr>
      <w:bookmarkStart w:id="90" w:name="_Ref521070693"/>
      <w:bookmarkStart w:id="91" w:name="_Toc525057744"/>
      <w:r w:rsidRPr="00D17CF0">
        <w:lastRenderedPageBreak/>
        <w:t>Data acquisition</w:t>
      </w:r>
      <w:bookmarkEnd w:id="90"/>
      <w:bookmarkEnd w:id="91"/>
      <w:r w:rsidR="00945BAA" w:rsidRPr="00D17CF0">
        <w:t xml:space="preserve"> </w:t>
      </w:r>
    </w:p>
    <w:p w:rsidR="009B7263"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A31CE0" w:rsidRPr="009B7263">
        <w:rPr>
          <w:highlight w:val="yellow"/>
        </w:rPr>
        <w:t>.</w:t>
      </w:r>
      <w:r w:rsidR="009B7263" w:rsidRPr="009B7263">
        <w:rPr>
          <w:highlight w:val="yellow"/>
        </w:rPr>
        <w:t xml:space="preserve"> It removes the need for an interface to connect the mri scanner and robotic device.. .</w:t>
      </w:r>
    </w:p>
    <w:p w:rsidR="00391B3B" w:rsidRDefault="00DF56C9" w:rsidP="00010EE9">
      <w:r>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t xml:space="preserve"> is shown</w:t>
      </w:r>
      <w:r w:rsidR="00694980">
        <w:t xml:space="preserve"> and saved</w:t>
      </w:r>
      <w:r>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7552" behindDoc="0" locked="0" layoutInCell="1" allowOverlap="1" wp14:anchorId="63D3394A" wp14:editId="3949C950">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4C2B6DB"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7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6528" behindDoc="0" locked="0" layoutInCell="1" allowOverlap="1" wp14:anchorId="5EBCDE73" wp14:editId="0EAEBA32">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514A12" w:rsidRPr="00767F8C" w:rsidRDefault="00514A12"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CDE73" id="Text Box 156" o:spid="_x0000_s1088" type="#_x0000_t202" style="position:absolute;left:0;text-align:left;margin-left:44.45pt;margin-top:183.65pt;width:55.05pt;height:35.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nk59GU0CAACsBAAADgAAAAAAAAAAAAAAAAAuAgAAZHJzL2Uyb0RvYy54bWxQSwECLQAUAAYACAAA&#10;ACEArkMRtN4AAAAKAQAADwAAAAAAAAAAAAAAAACnBAAAZHJzL2Rvd25yZXYueG1sUEsFBgAAAAAE&#10;AAQA8wAAALIFAAAAAA==&#10;" fillcolor="white [3212]" strokecolor="black [3213]" strokeweight=".5pt">
                <v:textbox>
                  <w:txbxContent>
                    <w:p w:rsidR="00514A12" w:rsidRPr="00767F8C" w:rsidRDefault="00514A12"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2672" behindDoc="0" locked="0" layoutInCell="1" allowOverlap="1" wp14:anchorId="6029D087" wp14:editId="3F31A602">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514A12" w:rsidRPr="00767F8C" w:rsidRDefault="00514A12"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9D087" id="Text Box 162" o:spid="_x0000_s1089" type="#_x0000_t202" style="position:absolute;left:0;text-align:left;margin-left:246.75pt;margin-top:183.25pt;width:67.5pt;height:37.1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" fillcolor="white [3212]" strokecolor="black [3213]" strokeweight=".5pt">
                <v:textbox>
                  <w:txbxContent>
                    <w:p w:rsidR="00514A12" w:rsidRPr="00767F8C" w:rsidRDefault="00514A12"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8576" behindDoc="0" locked="0" layoutInCell="1" allowOverlap="1" wp14:anchorId="6EBA61D5" wp14:editId="7F4810AD">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514A12" w:rsidRPr="00767F8C" w:rsidRDefault="00514A12"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A61D5" id="Text Box 158" o:spid="_x0000_s1090" type="#_x0000_t202" style="position:absolute;left:0;text-align:left;margin-left:44.05pt;margin-top:3pt;width:54.75pt;height:36.2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514A12" w:rsidRPr="00767F8C" w:rsidRDefault="00514A12"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4720" behindDoc="0" locked="0" layoutInCell="1" allowOverlap="1" wp14:anchorId="0AB4B70F" wp14:editId="51DF77D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8A66DD" id="Straight Arrow Connector 164" o:spid="_x0000_s1026" type="#_x0000_t32" style="position:absolute;margin-left:201.75pt;margin-top:202.6pt;width:43.5pt;height:9.75pt;flip:y;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3696" behindDoc="0" locked="0" layoutInCell="1" allowOverlap="1" wp14:anchorId="05045DB4" wp14:editId="138B6E87">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490633" id="Straight Arrow Connector 163" o:spid="_x0000_s1026" type="#_x0000_t32" style="position:absolute;margin-left:225pt;margin-top:182.35pt;width:21.75pt;height:15pt;z-index:25161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1648" behindDoc="0" locked="0" layoutInCell="1" allowOverlap="1" wp14:anchorId="671BE3FE" wp14:editId="340674E5">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0885D6" id="Straight Arrow Connector 161" o:spid="_x0000_s1026" type="#_x0000_t32" style="position:absolute;margin-left:100.45pt;margin-top:24.1pt;width:44.25pt;height:0;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76BF4510" wp14:editId="22C968C8">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811A77" id="Straight Arrow Connector 160" o:spid="_x0000_s1026" type="#_x0000_t32" style="position:absolute;margin-left:358.5pt;margin-top:54.85pt;width:26.25pt;height:23.25pt;flip:x;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9600" behindDoc="0" locked="0" layoutInCell="1" allowOverlap="1" wp14:anchorId="23C57EC6" wp14:editId="6A9D3BA8">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514A12" w:rsidRPr="00767F8C" w:rsidRDefault="00514A12"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57EC6" id="Text Box 159" o:spid="_x0000_s1091" type="#_x0000_t202" style="position:absolute;left:0;text-align:left;margin-left:337.5pt;margin-top:12.1pt;width:68.25pt;height:39.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514A12" w:rsidRPr="00767F8C" w:rsidRDefault="00514A12" w:rsidP="003719FC">
                      <w:pPr>
                        <w:spacing w:line="240" w:lineRule="auto"/>
                      </w:pPr>
                      <w:r>
                        <w:t>Processing-Laptop</w:t>
                      </w:r>
                    </w:p>
                  </w:txbxContent>
                </v:textbox>
              </v:shape>
            </w:pict>
          </mc:Fallback>
        </mc:AlternateContent>
      </w:r>
      <w:r w:rsidR="006D5E34" w:rsidRPr="006D5E34">
        <w:rPr>
          <w:noProof/>
        </w:rPr>
        <w:drawing>
          <wp:inline distT="0" distB="0" distL="0" distR="0" wp14:anchorId="2D06920B" wp14:editId="701D8D0E">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2B7D01">
      <w:pPr>
        <w:pStyle w:val="Caption"/>
      </w:pPr>
      <w:bookmarkStart w:id="92" w:name="_Toc523735293"/>
      <w:bookmarkStart w:id="93" w:name="_Toc525054532"/>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9</w:t>
      </w:r>
      <w:r w:rsidR="00494A48">
        <w:fldChar w:fldCharType="end"/>
      </w:r>
      <w:r>
        <w:t>: Setup configuration of the image acquisition procedure</w:t>
      </w:r>
      <w:r w:rsidR="00DB4F1F">
        <w:t xml:space="preserve"> in MRI control room</w:t>
      </w:r>
      <w:r>
        <w:t>.</w:t>
      </w:r>
      <w:bookmarkEnd w:id="92"/>
      <w:bookmarkEnd w:id="93"/>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EB55D1">
        <w:lastRenderedPageBreak/>
        <w:t>(</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2416" behindDoc="0" locked="0" layoutInCell="1" allowOverlap="1" wp14:anchorId="38B942DB" wp14:editId="36468D46">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942DB" id="Text Box 42" o:spid="_x0000_s1092" type="#_x0000_t202" style="position:absolute;left:0;text-align:left;margin-left:68.75pt;margin-top:189.9pt;width:71.45pt;height:13.7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7296" behindDoc="0" locked="0" layoutInCell="1" allowOverlap="1" wp14:anchorId="4BA6755E" wp14:editId="4BF1872A">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8320" behindDoc="0" locked="0" layoutInCell="1" allowOverlap="1" wp14:anchorId="0BDB454E" wp14:editId="75FE7C27">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4464" behindDoc="0" locked="0" layoutInCell="1" allowOverlap="1" wp14:anchorId="3EEDD490" wp14:editId="45005D79">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DD490" id="Text Box 44" o:spid="_x0000_s1093" type="#_x0000_t202" style="position:absolute;left:0;text-align:left;margin-left:305.45pt;margin-top:196.5pt;width:88.95pt;height:13.7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fouz2zICAABqBAAADgAAAAAAAAAAAAAA&#10;AAAuAgAAZHJzL2Uyb0RvYy54bWxQSwECLQAUAAYACAAAACEAr0i/nuEAAAALAQAADwAAAAAAAAAA&#10;AAAAAACMBAAAZHJzL2Rvd25yZXYueG1sUEsFBgAAAAAEAAQA8wAAAJoFAAAAAA==&#10;" stroked="f">
                <v:textbox inset="0,0,0,0">
                  <w:txbxContent>
                    <w:p w:rsidR="00514A12" w:rsidRPr="00CF759E" w:rsidRDefault="00514A12" w:rsidP="002B7D01">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0368" behindDoc="0" locked="0" layoutInCell="1" allowOverlap="1" wp14:anchorId="3A0EB789" wp14:editId="61A3CEAC">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514A12" w:rsidRPr="0089557F" w:rsidRDefault="00514A12" w:rsidP="002B7D01">
                            <w:pPr>
                              <w:pStyle w:val="Caption"/>
                            </w:pPr>
                            <w:bookmarkStart w:id="94" w:name="_Toc523735294"/>
                            <w:bookmarkStart w:id="95"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4"/>
                            <w:bookmarkEnd w:id="9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0EB789" id="Text Box 40" o:spid="_x0000_s1094" type="#_x0000_t202" style="position:absolute;left:0;text-align:left;margin-left:-.05pt;margin-top:187.1pt;width:464.9pt;height:22.85pt;z-index:251770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BrH3CDICAABqBAAADgAAAAAAAAAAAAAA&#10;AAAuAgAAZHJzL2Uyb0RvYy54bWxQSwECLQAUAAYACAAAACEAO0HXXeEAAAAJAQAADwAAAAAAAAAA&#10;AAAAAACMBAAAZHJzL2Rvd25yZXYueG1sUEsFBgAAAAAEAAQA8wAAAJoFAAAAAA==&#10;" stroked="f">
                <v:textbox style="mso-fit-shape-to-text:t" inset="0,0,0,0">
                  <w:txbxContent>
                    <w:p w:rsidR="00514A12" w:rsidRPr="0089557F" w:rsidRDefault="00514A12" w:rsidP="002B7D01">
                      <w:pPr>
                        <w:pStyle w:val="Caption"/>
                      </w:pPr>
                      <w:bookmarkStart w:id="96" w:name="_Toc523735294"/>
                      <w:bookmarkStart w:id="97"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6"/>
                      <w:bookmarkEnd w:id="97"/>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6272" behindDoc="0" locked="0" layoutInCell="1" allowOverlap="1" wp14:anchorId="643C7665" wp14:editId="7E96FFB1">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9"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546183C" id="Group 35" o:spid="_x0000_s1026" style="position:absolute;margin-left:245.35pt;margin-top:29.3pt;width:216.75pt;height:208.6pt;z-index:251766272"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0"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8816" behindDoc="0" locked="0" layoutInCell="1" allowOverlap="1" wp14:anchorId="01DC24F0" wp14:editId="7581B392">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1"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A39C425" id="Group 25" o:spid="_x0000_s1026" style="position:absolute;margin-left:-1.4pt;margin-top:30.7pt;width:217.15pt;height:208.05pt;z-index:251618816"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2"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0864" behindDoc="0" locked="0" layoutInCell="1" allowOverlap="1" wp14:anchorId="0BD2E493" wp14:editId="3497A19C">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14A12" w:rsidRPr="00CF759E" w:rsidRDefault="00514A12" w:rsidP="002B7D0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2E493" id="Text Box 171" o:spid="_x0000_s1095" type="#_x0000_t202" style="position:absolute;left:0;text-align:left;margin-left:107.25pt;margin-top:487.5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g/MAIAAGkEAAAOAAAAZHJzL2Uyb0RvYy54bWysVFFv2yAQfp+0/4B4X5w0W5Za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COoMg/MAIAAGkEAAAOAAAAAAAAAAAAAAAA&#10;AC4CAABkcnMvZTJvRG9jLnhtbFBLAQItABQABgAIAAAAIQCUT37z4gAAAAsBAAAPAAAAAAAAAAAA&#10;AAAAAIoEAABkcnMvZG93bnJldi54bWxQSwUGAAAAAAQABADzAAAAmQUAAAAA&#10;" stroked="f">
                <v:textbox style="mso-fit-shape-to-text:t" inset="0,0,0,0">
                  <w:txbxContent>
                    <w:p w:rsidR="00514A12" w:rsidRPr="00CF759E" w:rsidRDefault="00514A12" w:rsidP="002B7D01">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19840" behindDoc="0" locked="0" layoutInCell="1" allowOverlap="1" wp14:anchorId="381FBF14" wp14:editId="34F24133">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1FBF14" id="Text Box 170" o:spid="_x0000_s1096" type="#_x0000_t202" style="position:absolute;left:0;text-align:left;margin-left:222.75pt;margin-top:245.25pt;width:263.7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Jqy9EwwAgAAaQQAAA4AAAAAAAAAAAAAAAAA&#10;LgIAAGRycy9lMm9Eb2MueG1sUEsBAi0AFAAGAAgAAAAhAG/hI0/hAAAACwEAAA8AAAAAAAAAAAAA&#10;AAAAigQAAGRycy9kb3ducmV2LnhtbFBLBQYAAAAABAAEAPMAAACYBQAAAAA=&#10;" stroked="f">
                <v:textbox style="mso-fit-shape-to-text:t" inset="0,0,0,0">
                  <w:txbxContent>
                    <w:p w:rsidR="00514A12" w:rsidRPr="00CF759E" w:rsidRDefault="00514A12" w:rsidP="002B7D01">
                      <w:pPr>
                        <w:pStyle w:val="Caption"/>
                      </w:pPr>
                      <w:r>
                        <w:t>(b)</w:t>
                      </w:r>
                    </w:p>
                  </w:txbxContent>
                </v:textbox>
                <w10:wrap type="topAndBottom"/>
              </v:shape>
            </w:pict>
          </mc:Fallback>
        </mc:AlternateContent>
      </w:r>
      <w:r w:rsidR="00CF759E">
        <w:rPr>
          <w:noProof/>
        </w:rPr>
        <w:drawing>
          <wp:anchor distT="0" distB="0" distL="114300" distR="114300" simplePos="0" relativeHeight="251554304" behindDoc="0" locked="0" layoutInCell="1" allowOverlap="1" wp14:anchorId="4CBC20B0" wp14:editId="683ECDA3">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2256" behindDoc="0" locked="0" layoutInCell="1" allowOverlap="1" wp14:anchorId="4C63CDEA" wp14:editId="2BDF72D6">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3CDEA" id="Text Box 58" o:spid="_x0000_s1097" type="#_x0000_t202" style="position:absolute;left:0;text-align:left;margin-left:-25.1pt;margin-top:249.2pt;width:263.7pt;height:.05pt;z-index:25155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X65uXC8CAABnBAAADgAAAAAAAAAAAAAAAAAu&#10;AgAAZHJzL2Uyb0RvYy54bWxQSwECLQAUAAYACAAAACEAfpMwB+EAAAALAQAADwAAAAAAAAAAAAAA&#10;AACJBAAAZHJzL2Rvd25yZXYueG1sUEsFBgAAAAAEAAQA8wAAAJcFAAAAAA==&#10;" stroked="f">
                <v:textbox style="mso-fit-shape-to-text:t"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1D1C47" w:rsidRPr="00F42168" w:rsidRDefault="00DC10EE" w:rsidP="003B5942">
      <w:r>
        <w:rPr>
          <w:noProof/>
        </w:rPr>
        <mc:AlternateContent>
          <mc:Choice Requires="wps">
            <w:drawing>
              <wp:anchor distT="0" distB="0" distL="114300" distR="114300" simplePos="0" relativeHeight="251776512" behindDoc="0" locked="0" layoutInCell="1" allowOverlap="1" wp14:anchorId="364533A4" wp14:editId="17DAE163">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514A12" w:rsidRPr="007D1D8B" w:rsidRDefault="00514A12" w:rsidP="002B7D01">
                            <w:pPr>
                              <w:pStyle w:val="Caption"/>
                            </w:pPr>
                            <w:bookmarkStart w:id="98" w:name="_Toc523735295"/>
                            <w:bookmarkStart w:id="99"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4533A4" id="Text Box 45" o:spid="_x0000_s1098" type="#_x0000_t202" style="position:absolute;left:0;text-align:left;margin-left:-7.85pt;margin-top:311.15pt;width:453.05pt;height:.05pt;z-index:251776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DxjGJ8vAgAAZwQAAA4AAAAAAAAAAAAAAAAA&#10;LgIAAGRycy9lMm9Eb2MueG1sUEsBAi0AFAAGAAgAAAAhAC4gC0viAAAACwEAAA8AAAAAAAAAAAAA&#10;AAAAiQQAAGRycy9kb3ducmV2LnhtbFBLBQYAAAAABAAEAPMAAACYBQAAAAA=&#10;" stroked="f">
                <v:textbox style="mso-fit-shape-to-text:t" inset="0,0,0,0">
                  <w:txbxContent>
                    <w:p w:rsidR="00514A12" w:rsidRPr="007D1D8B" w:rsidRDefault="00514A12" w:rsidP="002B7D01">
                      <w:pPr>
                        <w:pStyle w:val="Caption"/>
                      </w:pPr>
                      <w:bookmarkStart w:id="100" w:name="_Toc523735295"/>
                      <w:bookmarkStart w:id="101"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100"/>
                      <w:bookmarkEnd w:id="101"/>
                    </w:p>
                  </w:txbxContent>
                </v:textbox>
                <w10:wrap type="topAndBottom" anchorx="margin"/>
              </v:shape>
            </w:pict>
          </mc:Fallback>
        </mc:AlternateContent>
      </w:r>
    </w:p>
    <w:p w:rsidR="00347F08" w:rsidRPr="005A1A33" w:rsidRDefault="004830C6" w:rsidP="002D0447">
      <w:pPr>
        <w:pStyle w:val="Heading3"/>
      </w:pPr>
      <w:bookmarkStart w:id="102" w:name="_Toc525057745"/>
      <w:r>
        <w:t>Image s</w:t>
      </w:r>
      <w:r w:rsidR="00C30659" w:rsidRPr="005A1A33">
        <w:t>egmentation</w:t>
      </w:r>
      <w:r w:rsidR="003A3BFE">
        <w:t xml:space="preserve"> and pre-p</w:t>
      </w:r>
      <w:r w:rsidR="0001297C" w:rsidRPr="005A1A33">
        <w:t>rocessing</w:t>
      </w:r>
      <w:bookmarkEnd w:id="102"/>
    </w:p>
    <w:p w:rsidR="005C587E" w:rsidRDefault="00CA2C4B" w:rsidP="0079341C">
      <w:pPr>
        <w:pStyle w:val="Heading4"/>
      </w:pPr>
      <w:bookmarkStart w:id="103" w:name="_Toc525057746"/>
      <w:r>
        <w:lastRenderedPageBreak/>
        <w:t xml:space="preserve">Z-frame </w:t>
      </w:r>
      <w:r w:rsidR="00F104C6">
        <w:t xml:space="preserve">marker </w:t>
      </w:r>
      <w:r w:rsidR="0079341C">
        <w:t>cropping</w:t>
      </w:r>
      <w:bookmarkEnd w:id="103"/>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cursor)</w:t>
      </w:r>
      <w:r w:rsidRPr="006F2566">
        <w:t xml:space="preserv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3504" behindDoc="0" locked="0" layoutInCell="1" allowOverlap="1" wp14:anchorId="43055F64" wp14:editId="402963A8">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4"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514A12" w:rsidRPr="004558CE" w:rsidRDefault="00514A12"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514A12" w:rsidRPr="004558CE" w:rsidRDefault="00514A12"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3055F64" id="Group 41" o:spid="_x0000_s1099" style="position:absolute;left:0;text-align:left;margin-left:84.4pt;margin-top:74.5pt;width:245.3pt;height:121.1pt;z-index:251733504;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U5LQS1B&#10;RE1JTgAAAAWQAwACAAAAFAAAEKSQBAACAAAAFAAAELiSkQACAAAAAzM5AACSkgACAAAAAzM5AADq&#10;HAAHAAAIDAAACJg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DE4OjA3OjA5IDEwOjQyOjA3ADIwMTg6MDc6MDkgMTA6&#10;NDI6MDcAAABJAE4ASwBBAC0AQQBEAE0ASQBOAAAA/+ELHW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gtMDctMDlUMTA6NDI6MDcuMzg5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lOS0EtQURNSU48L3JkZjpsaT48&#10;L3JkZjpTZXE+DQoJCQk8L2RjOmNyZWF0b3I+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8P3hwYWNrZXQgZW5kPSd3Jz8+/9sAQwAHBQUGBQQHBgUGCAcHCAoRCwoJCQoVDxAM&#10;ERgVGhkYFRgXGx4nIRsdJR0XGCIuIiUoKSssKxogLzMvKjInKisq/9sAQwEHCAgKCQoUCwsUKhwY&#10;HCoqKioqKioqKioqKioqKioqKioqKioqKioqKioqKioqKioqKioqKioqKioqKioqKioq/8AAEQgB&#10;ZQH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">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5" o:title="7" croptop="39259f" cropbottom="8105f" cropleft="25469f" cropright="25199f"/>
                  <v:path arrowok="t"/>
                </v:shape>
                <v:shape id="Text Box 1073741888" o:spid="_x0000_s1101"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514A12" w:rsidRPr="004558CE" w:rsidRDefault="00514A12"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514A12" w:rsidRPr="004558CE" w:rsidRDefault="00514A12"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 id="Straight Arrow Connector 1073741890" o:spid="_x0000_s1103"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8560" behindDoc="0" locked="0" layoutInCell="1" allowOverlap="1" wp14:anchorId="0EE10631" wp14:editId="69B73753">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514A12" w:rsidRPr="00696ED8" w:rsidRDefault="00514A12" w:rsidP="002B7D01">
                            <w:pPr>
                              <w:pStyle w:val="Caption"/>
                            </w:pPr>
                            <w:bookmarkStart w:id="104" w:name="_Toc523735296"/>
                            <w:bookmarkStart w:id="105"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E10631" id="Text Box 48" o:spid="_x0000_s1105" type="#_x0000_t202" style="position:absolute;left:0;text-align:left;margin-left:82.25pt;margin-top:237.75pt;width:307.55pt;height:.05pt;z-index:25177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" stroked="f">
                <v:textbox style="mso-fit-shape-to-text:t" inset="0,0,0,0">
                  <w:txbxContent>
                    <w:p w:rsidR="00514A12" w:rsidRPr="00696ED8" w:rsidRDefault="00514A12" w:rsidP="002B7D01">
                      <w:pPr>
                        <w:pStyle w:val="Caption"/>
                      </w:pPr>
                      <w:bookmarkStart w:id="106" w:name="_Toc523735296"/>
                      <w:bookmarkStart w:id="107"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6"/>
                      <w:bookmarkEnd w:id="107"/>
                    </w:p>
                  </w:txbxContent>
                </v:textbox>
                <w10:wrap type="topAndBottom"/>
              </v:shape>
            </w:pict>
          </mc:Fallback>
        </mc:AlternateContent>
      </w:r>
      <w:r>
        <w:rPr>
          <w:noProof/>
        </w:rPr>
        <w:drawing>
          <wp:anchor distT="0" distB="0" distL="114300" distR="114300" simplePos="0" relativeHeight="251732480" behindDoc="0" locked="0" layoutInCell="1" allowOverlap="1" wp14:anchorId="34D26DD4" wp14:editId="07CC2F77">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08" w:name="_Toc525057747"/>
      <w:r w:rsidRPr="00FC0879">
        <w:t xml:space="preserve">Automatic detection of Z-frame </w:t>
      </w:r>
      <w:r w:rsidR="00C1246E">
        <w:t xml:space="preserve">marker </w:t>
      </w:r>
      <w:r w:rsidRPr="00FC0879">
        <w:t xml:space="preserve">using Faster </w:t>
      </w:r>
      <w:r w:rsidR="00C92E2D" w:rsidRPr="00FC0879">
        <w:t>R-</w:t>
      </w:r>
      <w:r w:rsidRPr="00FC0879">
        <w:t>CNN</w:t>
      </w:r>
      <w:bookmarkEnd w:id="108"/>
    </w:p>
    <w:p w:rsidR="006D592F" w:rsidRPr="00FC795E" w:rsidRDefault="004A61D9" w:rsidP="003B5942">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991A57">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991A57">
            <w:t>[30]</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991A57">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991A57">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5200" behindDoc="0" locked="0" layoutInCell="1" allowOverlap="1" wp14:anchorId="3F45ACB7" wp14:editId="6EFFC311">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14A12" w:rsidRDefault="00514A12"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45ACB7" id="Text Box 61" o:spid="_x0000_s1106" type="#_x0000_t202" style="position:absolute;left:0;text-align:left;margin-left:83.2pt;margin-top:109.9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DjuAeCQwIA&#10;AIIEAAAOAAAAAAAAAAAAAAAAAC4CAABkcnMvZTJvRG9jLnhtbFBLAQItABQABgAIAAAAIQBdoEDo&#10;4QAAAAsBAAAPAAAAAAAAAAAAAAAAAJ0EAABkcnMvZG93bnJldi54bWxQSwUGAAAAAAQABADzAAAA&#10;qwUAAAAA&#10;" fillcolor="white [3201]" stroked="f" strokeweight=".5pt">
                <v:textbox>
                  <w:txbxContent>
                    <w:p w:rsidR="00514A12" w:rsidRDefault="00514A12" w:rsidP="00D31B09">
                      <w:r>
                        <w:t>CONV1</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64EB542A" wp14:editId="3308CC2A">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14A12" w:rsidRDefault="00514A12"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EB542A" id="Text Box 1073741826" o:spid="_x0000_s1107" type="#_x0000_t202" style="position:absolute;left:0;text-align:left;margin-left:323.4pt;margin-top:129.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i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XT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hvzmokwCAACSBAAADgAAAAAAAAAAAAAAAAAuAgAAZHJzL2Uyb0RvYy54bWxQSwECLQAUAAYA&#10;CAAAACEA0S5DROIAAAALAQAADwAAAAAAAAAAAAAAAACmBAAAZHJzL2Rvd25yZXYueG1sUEsFBgAA&#10;AAAEAAQA8wAAALUFAAAAAA==&#10;" fillcolor="white [3201]" stroked="f" strokeweight=".5pt">
                <v:textbox>
                  <w:txbxContent>
                    <w:p w:rsidR="00514A12" w:rsidRDefault="00514A12" w:rsidP="00D31B09">
                      <w:r>
                        <w:t>Pool2</w:t>
                      </w:r>
                    </w:p>
                  </w:txbxContent>
                </v:textbox>
              </v:shape>
            </w:pict>
          </mc:Fallback>
        </mc:AlternateContent>
      </w:r>
      <w:r w:rsidR="00026C9A">
        <w:rPr>
          <w:noProof/>
        </w:rPr>
        <mc:AlternateContent>
          <mc:Choice Requires="wps">
            <w:drawing>
              <wp:anchor distT="0" distB="0" distL="114300" distR="114300" simplePos="0" relativeHeight="251636224" behindDoc="0" locked="0" layoutInCell="1" allowOverlap="1" wp14:anchorId="738D393A" wp14:editId="0BD95B56">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14A12" w:rsidRDefault="00514A12"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8D393A" id="Text Box 1073741824" o:spid="_x0000_s1108" type="#_x0000_t202" style="position:absolute;left:0;text-align:left;margin-left:194.2pt;margin-top:125.55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ng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Os54EwCAACSBAAADgAAAAAAAAAAAAAAAAAuAgAAZHJzL2Uyb0RvYy54bWxQSwECLQAUAAYA&#10;CAAAACEAaStMg+IAAAALAQAADwAAAAAAAAAAAAAAAACmBAAAZHJzL2Rvd25yZXYueG1sUEsFBgAA&#10;AAAEAAQA8wAAALUFAAAAAA==&#10;" fillcolor="white [3201]" stroked="f" strokeweight=".5pt">
                <v:textbox>
                  <w:txbxContent>
                    <w:p w:rsidR="00514A12" w:rsidRDefault="00514A12" w:rsidP="00D31B09">
                      <w:r>
                        <w:t>Pool1</w:t>
                      </w:r>
                    </w:p>
                  </w:txbxContent>
                </v:textbox>
              </v:shape>
            </w:pict>
          </mc:Fallback>
        </mc:AlternateContent>
      </w:r>
      <w:r w:rsidR="00B77915">
        <w:rPr>
          <w:noProof/>
        </w:rPr>
        <mc:AlternateContent>
          <mc:Choice Requires="wps">
            <w:drawing>
              <wp:anchor distT="0" distB="0" distL="114300" distR="114300" simplePos="0" relativeHeight="251638272" behindDoc="0" locked="0" layoutInCell="1" allowOverlap="1" wp14:anchorId="2C91B00F" wp14:editId="6C1C03AB">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514A12" w:rsidRDefault="00514A12"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91B00F" id="Text Box 1073741827" o:spid="_x0000_s1109" type="#_x0000_t202" style="position:absolute;left:0;text-align:left;margin-left:267pt;margin-top:124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XAZsikwCAACSBAAADgAAAAAAAAAAAAAAAAAuAgAAZHJzL2Uyb0RvYy54bWxQSwECLQAUAAYA&#10;CAAAACEA7Am8geIAAAALAQAADwAAAAAAAAAAAAAAAACmBAAAZHJzL2Rvd25yZXYueG1sUEsFBgAA&#10;AAAEAAQA8wAAALUFAAAAAA==&#10;" fillcolor="white [3201]" stroked="f" strokeweight=".5pt">
                <v:textbox>
                  <w:txbxContent>
                    <w:p w:rsidR="00514A12" w:rsidRDefault="00514A12" w:rsidP="00D31B09">
                      <w:r>
                        <w:t>CONV2</w:t>
                      </w:r>
                    </w:p>
                  </w:txbxContent>
                </v:textbox>
              </v:shape>
            </w:pict>
          </mc:Fallback>
        </mc:AlternateContent>
      </w:r>
      <w:r w:rsidR="002B3CAE">
        <w:rPr>
          <w:noProof/>
        </w:rPr>
        <w:drawing>
          <wp:inline distT="0" distB="0" distL="0" distR="0" wp14:anchorId="09C59742" wp14:editId="7C48743F">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7"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2B7D01">
      <w:pPr>
        <w:pStyle w:val="Caption"/>
      </w:pPr>
      <w:bookmarkStart w:id="109" w:name="_Toc523735297"/>
      <w:bookmarkStart w:id="110" w:name="_Toc525054536"/>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13</w:t>
      </w:r>
      <w:r w:rsidR="00494A48">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991A57">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991A57">
            <w:t>[30]</w:t>
          </w:r>
          <w:r>
            <w:fldChar w:fldCharType="end"/>
          </w:r>
        </w:sdtContent>
      </w:sdt>
      <w:bookmarkEnd w:id="109"/>
      <w:bookmarkEnd w:id="110"/>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C80922"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991A57">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wVDE5OjA1OjE2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991A57">
            <w:t>[30, 31]</w:t>
          </w:r>
          <w:r w:rsidR="00CE0EB1">
            <w:fldChar w:fldCharType="end"/>
          </w:r>
        </w:sdtContent>
      </w:sdt>
      <w:r w:rsidR="00D567EF" w:rsidRPr="00FC795E">
        <w:t>.</w:t>
      </w:r>
    </w:p>
    <w:p w:rsidR="00F137A8" w:rsidRPr="00F43336" w:rsidRDefault="000F2647" w:rsidP="00992007">
      <w:r w:rsidRPr="00FC795E">
        <w:lastRenderedPageBreak/>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991A57">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MFQxOTowNToxNi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991A57">
            <w:t>[31]</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991A57">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MFQxOTowNToxNi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BUMTk6MDU6MTY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991A57">
            <w:rPr>
              <w:rFonts w:cs="CMMI10"/>
            </w:rPr>
            <w:t>[3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991A57">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MFQxOTowNToxNi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991A57">
            <w:t>[33]</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w:t>
      </w:r>
      <w:r w:rsidR="002A1427">
        <w:lastRenderedPageBreak/>
        <w:t xml:space="preserve">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991A57">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991A57">
            <w:t>[3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1040" behindDoc="0" locked="0" layoutInCell="1" allowOverlap="1" wp14:anchorId="02A09AB6" wp14:editId="665BFB7A">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B3FF9E" id="Straight Connector 94"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4112" behindDoc="0" locked="0" layoutInCell="1" allowOverlap="1" wp14:anchorId="71CB5C79" wp14:editId="21A7870B">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C080E5" id="Straight Connector 100" o:spid="_x0000_s1026" style="position:absolute;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68992" behindDoc="0" locked="0" layoutInCell="1" allowOverlap="1" wp14:anchorId="32F478DA" wp14:editId="67CD2473">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F5A511" id="Straight Arrow Connector 73" o:spid="_x0000_s1026" type="#_x0000_t32" style="position:absolute;margin-left:378pt;margin-top:23.8pt;width:18pt;height:26.6pt;flip:y;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5440" behindDoc="0" locked="0" layoutInCell="1" allowOverlap="1" wp14:anchorId="43FC4723" wp14:editId="4041F11E">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514A12" w:rsidRDefault="00514A12"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C4723" id="Text Box 1073741857" o:spid="_x0000_s1110" type="#_x0000_t202" style="position:absolute;left:0;text-align:left;margin-left:398.35pt;margin-top:12.05pt;width:84.5pt;height:21.9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IKd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Olo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fyIKdVwIAALsEAAAOAAAAAAAAAAAAAAAAAC4CAABkcnMvZTJvRG9jLnhtbFBLAQIt&#10;ABQABgAIAAAAIQAW5LrC3AAAAAkBAAAPAAAAAAAAAAAAAAAAALEEAABkcnMvZG93bnJldi54bWxQ&#10;SwUGAAAAAAQABADzAAAAugUAAAAA&#10;" fillcolor="white [3201]" strokeweight=".5pt">
                <v:textbox>
                  <w:txbxContent>
                    <w:p w:rsidR="00514A12" w:rsidRDefault="00514A12" w:rsidP="00D31B09">
                      <w:r>
                        <w:t>Classification</w:t>
                      </w:r>
                    </w:p>
                  </w:txbxContent>
                </v:textbox>
              </v:shape>
            </w:pict>
          </mc:Fallback>
        </mc:AlternateContent>
      </w:r>
      <w:r w:rsidR="00A25D2D">
        <w:rPr>
          <w:noProof/>
        </w:rPr>
        <mc:AlternateContent>
          <mc:Choice Requires="wps">
            <w:drawing>
              <wp:anchor distT="0" distB="0" distL="114300" distR="114300" simplePos="0" relativeHeight="251667968" behindDoc="0" locked="0" layoutInCell="1" allowOverlap="1" wp14:anchorId="3CCBD8DA" wp14:editId="734AEB93">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2ABCE" id="Rectangle 72" o:spid="_x0000_s1026" style="position:absolute;margin-left:319.3pt;margin-top:23.8pt;width:57.9pt;height:54.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5616" behindDoc="0" locked="0" layoutInCell="1" allowOverlap="1" wp14:anchorId="1C3C5214" wp14:editId="51257D7D">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514A12" w:rsidRDefault="00514A12"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C5214" id="Text Box 190" o:spid="_x0000_s1111" type="#_x0000_t202" style="position:absolute;left:0;text-align:left;margin-left:324pt;margin-top:11.05pt;width:50.05pt;height:21.9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yq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mw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z6vyqQwIA&#10;AIQEAAAOAAAAAAAAAAAAAAAAAC4CAABkcnMvZTJvRG9jLnhtbFBLAQItABQABgAIAAAAIQBu8TlY&#10;4QAAAAkBAAAPAAAAAAAAAAAAAAAAAJ0EAABkcnMvZG93bnJldi54bWxQSwUGAAAAAAQABADzAAAA&#10;qwUAAAAA&#10;" fillcolor="white [3201]" stroked="f" strokeweight=".5pt">
                <v:textbox>
                  <w:txbxContent>
                    <w:p w:rsidR="00514A12" w:rsidRDefault="00514A12"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0016" behindDoc="0" locked="0" layoutInCell="1" allowOverlap="1" wp14:anchorId="264C1567" wp14:editId="4FDDE6F6">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799041" id="Straight Arrow Connector 82" o:spid="_x0000_s1026" type="#_x0000_t32" style="position:absolute;margin-left:378pt;margin-top:21.25pt;width:17.95pt;height:20.35pt;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7488" behindDoc="0" locked="0" layoutInCell="1" allowOverlap="1" wp14:anchorId="0EF23D58" wp14:editId="7E280180">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5136" behindDoc="0" locked="0" layoutInCell="1" allowOverlap="1" wp14:anchorId="5FCE95F7" wp14:editId="135C185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21835D" id="Straight Connector 101"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6464" behindDoc="0" locked="0" layoutInCell="1" allowOverlap="1" wp14:anchorId="4F1ECC39" wp14:editId="6B8D81E4">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514A12" w:rsidRDefault="00514A12"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ECC39" id="Text Box 1073741859" o:spid="_x0000_s1112" type="#_x0000_t202" style="position:absolute;left:0;text-align:left;margin-left:396.75pt;margin-top:.6pt;width:84.25pt;height:21.6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AOlEOmWAIAALsEAAAOAAAAAAAAAAAAAAAAAC4CAABkcnMvZTJvRG9jLnhtbFBLAQIt&#10;ABQABgAIAAAAIQC0USkX2wAAAAgBAAAPAAAAAAAAAAAAAAAAALIEAABkcnMvZG93bnJldi54bWxQ&#10;SwUGAAAAAAQABADzAAAAugUAAAAA&#10;" fillcolor="white [3201]" strokeweight=".5pt">
                <v:textbox>
                  <w:txbxContent>
                    <w:p w:rsidR="00514A12" w:rsidRDefault="00514A12"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5920" behindDoc="0" locked="0" layoutInCell="1" allowOverlap="1" wp14:anchorId="2EBD0A34" wp14:editId="253D48D4">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8FC688" id="Straight Arrow Connector 1073741881" o:spid="_x0000_s1026" type="#_x0000_t32" style="position:absolute;margin-left:348.25pt;margin-top:21.4pt;width:0;height:18.8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8512" behindDoc="0" locked="0" layoutInCell="1" allowOverlap="1" wp14:anchorId="3B1FC1FC" wp14:editId="4C61B9A3">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63E5B" id="Rectangle 1073741861" o:spid="_x0000_s1026" style="position:absolute;margin-left:114.25pt;margin-top:15.95pt;width:187pt;height:105.5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1584" behindDoc="0" locked="0" layoutInCell="1" allowOverlap="1" wp14:anchorId="5C1B7AEE" wp14:editId="2547D8B3">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Default="00514A12"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C1B7AE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3" type="#_x0000_t7" style="position:absolute;left:0;text-align:left;margin-left:136.05pt;margin-top:8.8pt;width:42.25pt;height:73.55pt;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X+Jj6qgIAAN0FAAAOAAAAAAAA&#10;AAAAAAAAAC4CAABkcnMvZTJvRG9jLnhtbFBLAQItABQABgAIAAAAIQCk2FPQ4AAAAAoBAAAPAAAA&#10;AAAAAAAAAAAAAAQFAABkcnMvZG93bnJldi54bWxQSwUGAAAAAAQABADzAAAAEQYAAAAA&#10;" fillcolor="white [3212]" strokecolor="black [3213]" strokeweight="1pt">
                <v:textbox>
                  <w:txbxContent>
                    <w:p w:rsidR="00514A12" w:rsidRDefault="00514A12" w:rsidP="00D31B09"/>
                  </w:txbxContent>
                </v:textbox>
              </v:shape>
            </w:pict>
          </mc:Fallback>
        </mc:AlternateContent>
      </w:r>
      <w:r w:rsidR="00527F06">
        <w:rPr>
          <w:noProof/>
        </w:rPr>
        <mc:AlternateContent>
          <mc:Choice Requires="wps">
            <w:drawing>
              <wp:anchor distT="0" distB="0" distL="114300" distR="114300" simplePos="0" relativeHeight="251661824" behindDoc="0" locked="0" layoutInCell="1" allowOverlap="1" wp14:anchorId="50511581" wp14:editId="51B2E4D5">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B0D902" id="Rectangle 1073741877" o:spid="_x0000_s1026" style="position:absolute;margin-left:322pt;margin-top:13.25pt;width:60.25pt;height:60.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2848" behindDoc="0" locked="0" layoutInCell="1" allowOverlap="1" wp14:anchorId="57019997" wp14:editId="736E2A5E">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EA8FF" id="Rectangle 1073741878" o:spid="_x0000_s1026" style="position:absolute;margin-left:328.75pt;margin-top:20.6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2608" behindDoc="0" locked="0" layoutInCell="1" allowOverlap="1" wp14:anchorId="645C434B" wp14:editId="428E8ADC">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1864BB" id="Parallelogram 1073741867" o:spid="_x0000_s1026" type="#_x0000_t7" style="position:absolute;margin-left:178.75pt;margin-top:9.85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3632" behindDoc="0" locked="0" layoutInCell="1" allowOverlap="1" wp14:anchorId="7171E200" wp14:editId="38F8102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9A9D6" id="Parallelogram 1073741868" o:spid="_x0000_s1026" type="#_x0000_t7" style="position:absolute;margin-left:185.5pt;margin-top:9.75pt;width:42.25pt;height:73.5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4656" behindDoc="0" locked="0" layoutInCell="1" allowOverlap="1" wp14:anchorId="1F90DFF8" wp14:editId="13ECF63A">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1AF393" id="Parallelogram 1073741866" o:spid="_x0000_s1026" type="#_x0000_t7" style="position:absolute;margin-left:191.85pt;margin-top:9.8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04AECD57" wp14:editId="410833E9">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4DB9908" id="Parallelogram 1073741869" o:spid="_x0000_s1026" type="#_x0000_t7" style="position:absolute;margin-left:253.75pt;margin-top:10.6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5680" behindDoc="0" locked="0" layoutInCell="1" allowOverlap="1" wp14:anchorId="72BC390C" wp14:editId="39E58589">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18ADE" id="Parallelogram 1073741870" o:spid="_x0000_s1026" type="#_x0000_t7" style="position:absolute;margin-left:245.95pt;margin-top:10.65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35409C22" wp14:editId="0AB28325">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AA4961" id="Parallelogram 1073741871" o:spid="_x0000_s1026" type="#_x0000_t7" style="position:absolute;margin-left:236.55pt;margin-top:10.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9536" behindDoc="0" locked="0" layoutInCell="1" allowOverlap="1" wp14:anchorId="7D5DDE28" wp14:editId="15209BD2">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5BE37F" id="Parallelogram 1073741864" o:spid="_x0000_s1026" type="#_x0000_t7" style="position:absolute;margin-left:122.3pt;margin-top:8.35pt;width:42.25pt;height:73.5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0560" behindDoc="0" locked="0" layoutInCell="1" allowOverlap="1" wp14:anchorId="1F06815C" wp14:editId="579D777E">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Default="00514A12"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06815C" id="Parallelogram 1073741865" o:spid="_x0000_s1114" type="#_x0000_t7" style="position:absolute;left:0;text-align:left;margin-left:128.55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514A12" w:rsidRDefault="00514A12"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0800" behindDoc="0" locked="0" layoutInCell="1" allowOverlap="1" wp14:anchorId="4EFE0B24" wp14:editId="02FE5347">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F00DCC0" id="Straight Arrow Connector 1073741876" o:spid="_x0000_s1026" type="#_x0000_t32" style="position:absolute;margin-left:100.65pt;margin-top:14.55pt;width:12.25pt;height:0;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4896" behindDoc="0" locked="0" layoutInCell="1" allowOverlap="1" wp14:anchorId="71CD6D2F" wp14:editId="70E28C39">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5E8596" id="Straight Arrow Connector 1073741880" o:spid="_x0000_s1026" type="#_x0000_t32" style="position:absolute;margin-left:293.8pt;margin-top:16.4pt;width:23.4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4592" behindDoc="0" locked="0" layoutInCell="1" allowOverlap="1" wp14:anchorId="3E2A6A0F" wp14:editId="7C3384F5">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514A12" w:rsidRDefault="00514A12"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A6A0F" id="Text Box 184" o:spid="_x0000_s1115" type="#_x0000_t202" style="position:absolute;left:0;text-align:left;margin-left:245.85pt;margin-top:11.75pt;width:54.8pt;height:21.9pt;rotation:-5438817fd;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MnTQ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" fillcolor="white [3201]" stroked="f" strokeweight=".5pt">
                <v:textbox>
                  <w:txbxContent>
                    <w:p w:rsidR="00514A12" w:rsidRDefault="00514A12" w:rsidP="00D31B09">
                      <w:r>
                        <w:t>CONV5</w:t>
                      </w:r>
                    </w:p>
                  </w:txbxContent>
                </v:textbox>
              </v:shape>
            </w:pict>
          </mc:Fallback>
        </mc:AlternateContent>
      </w:r>
      <w:r w:rsidR="00B27CA2">
        <w:rPr>
          <w:noProof/>
        </w:rPr>
        <mc:AlternateContent>
          <mc:Choice Requires="wps">
            <w:drawing>
              <wp:anchor distT="0" distB="0" distL="114300" distR="114300" simplePos="0" relativeHeight="251693568" behindDoc="0" locked="0" layoutInCell="1" allowOverlap="1" wp14:anchorId="5F809E18" wp14:editId="643DD88E">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514A12" w:rsidRDefault="00514A12"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09E18" id="Text Box 174" o:spid="_x0000_s1116" type="#_x0000_t202" style="position:absolute;left:0;text-align:left;margin-left:184.45pt;margin-top:10.95pt;width:55.55pt;height:21.9pt;rotation:-5372542fd;z-index:25169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514A12" w:rsidRDefault="00514A12"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2544" behindDoc="0" locked="0" layoutInCell="1" allowOverlap="1" wp14:anchorId="33A9B79F" wp14:editId="10F62828">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514A12" w:rsidRPr="00B27CA2" w:rsidRDefault="00514A12"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9B79F" id="Text Box 173" o:spid="_x0000_s1117" type="#_x0000_t202" style="position:absolute;left:0;text-align:left;margin-left:134.65pt;margin-top:5.95pt;width:47.15pt;height:25.05pt;rotation:-5523531fd;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514A12" w:rsidRPr="00B27CA2" w:rsidRDefault="00514A12"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3872" behindDoc="0" locked="0" layoutInCell="1" allowOverlap="1" wp14:anchorId="4E6F2E64" wp14:editId="1A53A472">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FBD954" id="Rectangle 1073741879" o:spid="_x0000_s1026" style="position:absolute;margin-left:335.95pt;margin-top:1.3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9776" behindDoc="0" locked="0" layoutInCell="1" allowOverlap="1" wp14:anchorId="15D87565" wp14:editId="2C1C5E36">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8A49D44" id="Straight Connector 1073741875" o:spid="_x0000_s1026" style="position:absolute;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8752" behindDoc="0" locked="0" layoutInCell="1" allowOverlap="1" wp14:anchorId="57571223" wp14:editId="425F9E5C">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95B615" id="Straight Connector 1073741872"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1280" behindDoc="0" locked="0" layoutInCell="1" allowOverlap="1" wp14:anchorId="694AFA7F" wp14:editId="7C78DA7C">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15B0D9" id="Straight Connector 108" o:spid="_x0000_s1026" style="position:absolute;flip:x;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0256" behindDoc="0" locked="0" layoutInCell="1" allowOverlap="1" wp14:anchorId="4362CD05" wp14:editId="406009F7">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8B8C1E" id="Straight Connector 107" o:spid="_x0000_s1026" style="position:absolute;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39296" behindDoc="0" locked="0" layoutInCell="1" allowOverlap="1" wp14:anchorId="3F6B17B5" wp14:editId="0A793F77">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514A12" w:rsidRDefault="00514A12"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6B17B5" id="Text Box 1073741851" o:spid="_x0000_s1118" type="#_x0000_t202" style="position:absolute;left:0;text-align:left;margin-left:1.85pt;margin-top:12.9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1r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x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CGt&#10;/WtLAgAAkgQAAA4AAAAAAAAAAAAAAAAALgIAAGRycy9lMm9Eb2MueG1sUEsBAi0AFAAGAAgAAAAh&#10;ABX2rEbeAAAABwEAAA8AAAAAAAAAAAAAAAAApQQAAGRycy9kb3ducmV2LnhtbFBLBQYAAAAABAAE&#10;APMAAACwBQAAAAA=&#10;" fillcolor="white [3201]" stroked="f" strokeweight=".5pt">
                <v:textbox>
                  <w:txbxContent>
                    <w:p w:rsidR="00514A12" w:rsidRDefault="00514A12"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1344" behindDoc="0" locked="0" layoutInCell="1" allowOverlap="1" wp14:anchorId="6884815C" wp14:editId="3E638B0D">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514A12" w:rsidRDefault="00514A12"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4815C" id="Text Box 1073741853" o:spid="_x0000_s1119" type="#_x0000_t202" style="position:absolute;left:0;text-align:left;margin-left:313.2pt;margin-top:13.6pt;width:103.3pt;height:45.4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8Ag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0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dBvAIE0CAACTBAAADgAAAAAAAAAAAAAAAAAuAgAAZHJzL2Uyb0RvYy54bWxQSwECLQAUAAYA&#10;CAAAACEA0YYeEOEAAAAKAQAADwAAAAAAAAAAAAAAAACnBAAAZHJzL2Rvd25yZXYueG1sUEsFBgAA&#10;AAAEAAQA8wAAALUFAAAAAA==&#10;" fillcolor="white [3201]" stroked="f" strokeweight=".5pt">
                <v:textbox>
                  <w:txbxContent>
                    <w:p w:rsidR="00514A12" w:rsidRDefault="00514A12"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0320" behindDoc="0" locked="0" layoutInCell="1" allowOverlap="1" wp14:anchorId="0BDA4964" wp14:editId="503E48B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514A12" w:rsidRDefault="00514A12"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A4964" id="Text Box 1073741852" o:spid="_x0000_s1120" type="#_x0000_t202" style="position:absolute;left:0;text-align:left;margin-left:203.45pt;margin-top:19.9pt;width:151.85pt;height:45.3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4W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6bngLRRH5MFAP1lW81WNyT4x616ZwVHC0nE9&#10;3AsepQR8DE4SJRWYX3+79/7YYbRS0uJo5tT+3DMjKJHfFfZ+moxGfpaDMkrHQ1TMrWV7a1H7ZgnI&#10;ABKN2QXR+zt5FksDzRtu0cK/iiamOL6dU3cWl65fGNxCLhaL4ITTq5l7UmvNPbRn3Ldi070xo0/9&#10;ctjpZzgPMcs+tK339ZEKFnsHZR166onuWT3xj5MfpuK0pX61bvXgdf2XzH8D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fBeFk0CAACTBAAADgAAAAAAAAAAAAAAAAAuAgAAZHJzL2Uyb0RvYy54bWxQSwECLQAUAAYA&#10;CAAAACEAs8pTQeEAAAAKAQAADwAAAAAAAAAAAAAAAACnBAAAZHJzL2Rvd25yZXYueG1sUEsFBgAA&#10;AAAEAAQA8wAAALUFAAAAAA==&#10;" fillcolor="white [3201]" stroked="f" strokeweight=".5pt">
                <v:textbox>
                  <w:txbxContent>
                    <w:p w:rsidR="00514A12" w:rsidRDefault="00514A12"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3088" behindDoc="0" locked="0" layoutInCell="1" allowOverlap="1" wp14:anchorId="0079321C" wp14:editId="44841F88">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BB096" id="Straight Connector 97" o:spid="_x0000_s1026" style="position:absolute;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2064" behindDoc="0" locked="0" layoutInCell="1" allowOverlap="1" wp14:anchorId="1BBA8990" wp14:editId="5E3C207E">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1DAAE56" id="Straight Connector 96" o:spid="_x0000_s1026" style="position:absolute;flip:x;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7424" behindDoc="0" locked="0" layoutInCell="1" allowOverlap="1" wp14:anchorId="43B7710B" wp14:editId="6F7882B8">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C67EA95" id="Group 134" o:spid="_x0000_s1026" style="position:absolute;margin-left:252.8pt;margin-top:17.25pt;width:17.95pt;height:107.2pt;z-index:25168742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8448" behindDoc="0" locked="0" layoutInCell="1" allowOverlap="1" wp14:anchorId="7D3BB0DF" wp14:editId="75FD47BB">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DA9CB" id="Group 139" o:spid="_x0000_s1026" style="position:absolute;margin-left:219.15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2304" behindDoc="0" locked="0" layoutInCell="1" allowOverlap="1" wp14:anchorId="10B5C05B" wp14:editId="27A11A6F">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90916E" id="Straight Arrow Connector 112" o:spid="_x0000_s1026" type="#_x0000_t32" style="position:absolute;margin-left:179.2pt;margin-top:22.75pt;width:39.9pt;height:23.5pt;flip:x 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6944" behindDoc="0" locked="0" layoutInCell="1" allowOverlap="1" wp14:anchorId="6A7FD0B7" wp14:editId="4476E5C1">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04220A" id="Rectangle 69" o:spid="_x0000_s1026" style="position:absolute;margin-left:316.65pt;margin-top:18.25pt;width:87.65pt;height:45.3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7184" behindDoc="0" locked="0" layoutInCell="1" allowOverlap="1" wp14:anchorId="2058FED2" wp14:editId="113492BD">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514A12" w:rsidRDefault="00514A12"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8FED2" id="Text Box 104" o:spid="_x0000_s1121" type="#_x0000_t202" style="position:absolute;left:0;text-align:left;margin-left:93.3pt;margin-top:12.05pt;width:84.5pt;height:21.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514A12" w:rsidRDefault="00514A12"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0496" behindDoc="0" locked="0" layoutInCell="1" allowOverlap="1" wp14:anchorId="28EE04F9" wp14:editId="4E4193A8">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52D7A0" id="Oval 168" o:spid="_x0000_s1026" style="position:absolute;margin-left:226.15pt;margin-top:5.4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9472" behindDoc="0" locked="0" layoutInCell="1" allowOverlap="1" wp14:anchorId="44CA6DA5" wp14:editId="24DD3613">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12A199" id="Oval 154" o:spid="_x0000_s1026" style="position:absolute;margin-left:226.5pt;margin-top:14.35pt;width:3.6pt;height:3.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5570364A" wp14:editId="4CDFA859">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78E5B1" id="Oval 125" o:spid="_x0000_s1026" style="position:absolute;margin-left:259.25pt;margin-top:12.9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5376" behindDoc="0" locked="0" layoutInCell="1" allowOverlap="1" wp14:anchorId="3B4A34A6" wp14:editId="28D2A7BC">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F16066" id="Oval 124" o:spid="_x0000_s1026" style="position:absolute;margin-left:259pt;margin-top:4.8pt;width:3.6pt;height:3.6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3328" behindDoc="0" locked="0" layoutInCell="1" allowOverlap="1" wp14:anchorId="3479B290" wp14:editId="3BC3FAEE">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0D0592" id="Straight Arrow Connector 113" o:spid="_x0000_s1026" type="#_x0000_t32" style="position:absolute;margin-left:177.65pt;margin-top:19.7pt;width:41.4pt;height:22.5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9232" behindDoc="0" locked="0" layoutInCell="1" allowOverlap="1" wp14:anchorId="687E5446" wp14:editId="5173FD23">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1ABC96" id="Straight Arrow Connector 106" o:spid="_x0000_s1026" type="#_x0000_t32" style="position:absolute;margin-left:272.3pt;margin-top:13.4pt;width:45.1pt;height:0;flip:x;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6160" behindDoc="0" locked="0" layoutInCell="1" allowOverlap="1" wp14:anchorId="69C2FD48" wp14:editId="787B9DA0">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48D040" id="Straight Arrow Connector 102" o:spid="_x0000_s1026" type="#_x0000_t32" style="position:absolute;margin-left:404.6pt;margin-top:12.7pt;width:21.6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2368" behindDoc="0" locked="0" layoutInCell="1" allowOverlap="1" wp14:anchorId="395B0799" wp14:editId="743F57D0">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514A12" w:rsidRDefault="00514A12"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5B0799" id="Text Box 1073741854" o:spid="_x0000_s1122" type="#_x0000_t202" style="position:absolute;left:0;text-align:left;margin-left:323.4pt;margin-top:.6pt;width:75.15pt;height:26.6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514A12" w:rsidRDefault="00514A12"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1520" behindDoc="0" locked="0" layoutInCell="1" allowOverlap="1" wp14:anchorId="3D18C198" wp14:editId="79C7C7F2">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98CAA" id="Oval 172" o:spid="_x0000_s1026" style="position:absolute;margin-left:224.85pt;margin-top:17.6pt;width:6.25pt;height:6.2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4352" behindDoc="0" locked="0" layoutInCell="1" allowOverlap="1" wp14:anchorId="004E860E" wp14:editId="5F79735E">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476B0" id="Oval 119" o:spid="_x0000_s1026" style="position:absolute;margin-left:258.5pt;margin-top:17.55pt;width:6.25pt;height:6.2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8208" behindDoc="0" locked="0" layoutInCell="1" allowOverlap="1" wp14:anchorId="514BC466" wp14:editId="62BA70D1">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514A12" w:rsidRDefault="00514A12"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BC466" id="Text Box 105" o:spid="_x0000_s1123" type="#_x0000_t202" style="position:absolute;left:0;text-align:left;margin-left:93.35pt;margin-top:1.15pt;width:84.25pt;height:21.6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514A12" w:rsidRDefault="00514A12"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3392" behindDoc="0" locked="0" layoutInCell="1" allowOverlap="1" wp14:anchorId="2586F41E" wp14:editId="454FF5D8">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514A12" w:rsidRDefault="00514A12"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86F41E" id="Text Box 1073741855" o:spid="_x0000_s1124" type="#_x0000_t202" style="position:absolute;left:0;text-align:left;margin-left:242.9pt;margin-top:18.5pt;width:36pt;height:26.6pt;z-index:251643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X&#10;l12lSgIAAJIEAAAOAAAAAAAAAAAAAAAAAC4CAABkcnMvZTJvRG9jLnhtbFBLAQItABQABgAIAAAA&#10;IQB0LeS14AAAAAkBAAAPAAAAAAAAAAAAAAAAAKQEAABkcnMvZG93bnJldi54bWxQSwUGAAAAAAQA&#10;BADzAAAAsQUAAAAA&#10;" fillcolor="white [3201]" stroked="f" strokeweight=".5pt">
                <v:textbox>
                  <w:txbxContent>
                    <w:p w:rsidR="00514A12" w:rsidRDefault="00514A12"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4416" behindDoc="0" locked="0" layoutInCell="1" allowOverlap="1" wp14:anchorId="27973C3B" wp14:editId="6FEE7853">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514A12" w:rsidRDefault="00514A12"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973C3B" id="Text Box 1073741856" o:spid="_x0000_s1125" type="#_x0000_t202" style="position:absolute;left:0;text-align:left;margin-left:-239.45pt;margin-top:17.15pt;width:36pt;height:26.6pt;z-index:251644416;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C9sDTSgIAAJIEAAAOAAAAAAAAAAAAAAAAAC4CAABkcnMvZTJvRG9jLnhtbFBLAQItABQABgAI&#10;AAAAIQDXog7n4wAAAAsBAAAPAAAAAAAAAAAAAAAAAKQEAABkcnMvZG93bnJldi54bWxQSwUGAAAA&#10;AAQABADzAAAAtAUAAAAA&#10;" fillcolor="white [3201]" stroked="f" strokeweight=".5pt">
                <v:textbox>
                  <w:txbxContent>
                    <w:p w:rsidR="00514A12" w:rsidRDefault="00514A12" w:rsidP="0067548D">
                      <w:pPr>
                        <w:jc w:val="center"/>
                      </w:pPr>
                      <w:r>
                        <w:t>FC7</w:t>
                      </w:r>
                    </w:p>
                  </w:txbxContent>
                </v:textbox>
                <w10:wrap anchorx="margin"/>
              </v:shape>
            </w:pict>
          </mc:Fallback>
        </mc:AlternateContent>
      </w:r>
    </w:p>
    <w:p w:rsidR="00C4710D" w:rsidRPr="003B5942" w:rsidRDefault="00626DD9" w:rsidP="003B5942">
      <w:r>
        <w:rPr>
          <w:noProof/>
        </w:rPr>
        <mc:AlternateContent>
          <mc:Choice Requires="wps">
            <w:drawing>
              <wp:anchor distT="0" distB="0" distL="114300" distR="114300" simplePos="0" relativeHeight="251780608" behindDoc="0" locked="0" layoutInCell="1" allowOverlap="1" wp14:anchorId="2A8B00A3" wp14:editId="31A44A0D">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514A12" w:rsidRPr="005B489B" w:rsidRDefault="00514A12" w:rsidP="002B7D01">
                            <w:pPr>
                              <w:pStyle w:val="Caption"/>
                            </w:pPr>
                            <w:bookmarkStart w:id="111" w:name="_Toc523735298"/>
                            <w:bookmarkStart w:id="112"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8B00A3" id="Text Box 50" o:spid="_x0000_s1126" type="#_x0000_t202" style="position:absolute;left:0;text-align:left;margin-left:7.6pt;margin-top:22.05pt;width:467.25pt;height:.05pt;z-index:25178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mXMScvAgAAZwQAAA4AAAAAAAAAAAAAAAAALgIA&#10;AGRycy9lMm9Eb2MueG1sUEsBAi0AFAAGAAgAAAAhAP4MdgPfAAAACAEAAA8AAAAAAAAAAAAAAAAA&#10;iQQAAGRycy9kb3ducmV2LnhtbFBLBQYAAAAABAAEAPMAAACVBQAAAAA=&#10;" stroked="f">
                <v:textbox style="mso-fit-shape-to-text:t" inset="0,0,0,0">
                  <w:txbxContent>
                    <w:p w:rsidR="00514A12" w:rsidRPr="005B489B" w:rsidRDefault="00514A12" w:rsidP="002B7D01">
                      <w:pPr>
                        <w:pStyle w:val="Caption"/>
                      </w:pPr>
                      <w:bookmarkStart w:id="113" w:name="_Toc523735298"/>
                      <w:bookmarkStart w:id="114"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3"/>
                      <w:bookmarkEnd w:id="114"/>
                    </w:p>
                  </w:txbxContent>
                </v:textbox>
              </v:shape>
            </w:pict>
          </mc:Fallback>
        </mc:AlternateContent>
      </w: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991A57">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BUMTk6MDU6MTY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BUMTk6MDU6MTY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991A57">
            <w:t>[30, 34]</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06B9B097" wp14:editId="1CB8387F">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9">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2B7D01">
      <w:pPr>
        <w:pStyle w:val="Caption"/>
      </w:pPr>
      <w:bookmarkStart w:id="115" w:name="_Toc523735299"/>
      <w:bookmarkStart w:id="116" w:name="_Toc525054538"/>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15</w:t>
      </w:r>
      <w:r w:rsidR="00494A48">
        <w:fldChar w:fldCharType="end"/>
      </w:r>
      <w:r>
        <w:t>: Precision and recall rate plot of the detector. The whole input data is 88 images, with 60 percent for training and 40 percent for testing.</w:t>
      </w:r>
      <w:bookmarkEnd w:id="115"/>
      <w:bookmarkEnd w:id="116"/>
    </w:p>
    <w:p w:rsidR="003E126F" w:rsidRDefault="00E5657A" w:rsidP="00D5451B">
      <w:r>
        <w:rPr>
          <w:noProof/>
        </w:rPr>
        <mc:AlternateContent>
          <mc:Choice Requires="wps">
            <w:drawing>
              <wp:anchor distT="0" distB="0" distL="114300" distR="114300" simplePos="0" relativeHeight="251782656" behindDoc="0" locked="0" layoutInCell="1" allowOverlap="1" wp14:anchorId="625C16FC" wp14:editId="01EA99E4">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514A12" w:rsidRPr="00134C7D" w:rsidRDefault="00514A12" w:rsidP="002B7D01">
                            <w:pPr>
                              <w:pStyle w:val="Caption"/>
                            </w:pPr>
                            <w:bookmarkStart w:id="117" w:name="_Toc523735300"/>
                            <w:bookmarkStart w:id="118"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5C16FC" id="Text Box 51" o:spid="_x0000_s1127" type="#_x0000_t202" style="position:absolute;left:0;text-align:left;margin-left:-8.35pt;margin-top:242.1pt;width:448.95pt;height:.05pt;z-index:251782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jG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8WkxgjxAeSHsCH33eCe3mi68Fz48CaR2Ibg0AuGRlspAW3AYLM5qwB9/88d8&#10;UpGinLXUfgX3308CFWfmqyV9Y6+OBo7GYTTsqdkAQSXJ6DXJpAMYzGhWCM0zTcY63kIhYSXdVfAw&#10;mpvQDwFNllTrdUqijnQi3Nudk7H0SOy+exboBlkCqfkAY2OK/JU6fW7Sx61PgahO0kViexYHvqmb&#10;k/jD5MVx+XWfsl7+D6uf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sQaMYwAgAAZwQAAA4AAAAAAAAAAAAAAAAA&#10;LgIAAGRycy9lMm9Eb2MueG1sUEsBAi0AFAAGAAgAAAAhADGrMZHhAAAACwEAAA8AAAAAAAAAAAAA&#10;AAAAigQAAGRycy9kb3ducmV2LnhtbFBLBQYAAAAABAAEAPMAAACYBQAAAAA=&#10;" stroked="f">
                <v:textbox style="mso-fit-shape-to-text:t" inset="0,0,0,0">
                  <w:txbxContent>
                    <w:p w:rsidR="00514A12" w:rsidRPr="00134C7D" w:rsidRDefault="00514A12" w:rsidP="002B7D01">
                      <w:pPr>
                        <w:pStyle w:val="Caption"/>
                      </w:pPr>
                      <w:bookmarkStart w:id="119" w:name="_Toc523735300"/>
                      <w:bookmarkStart w:id="120"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19"/>
                      <w:bookmarkEnd w:id="120"/>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201E793A" wp14:editId="4C1D5ECB">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E793A" id="Text Box 1073741954" o:spid="_x0000_s1128"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lONWo5AgAAeQQAAA4AAAAA&#10;AAAAAAAAAAAALgIAAGRycy9lMm9Eb2MueG1sUEsBAi0AFAAGAAgAAAAhAPFK8ZnhAAAACwEAAA8A&#10;AAAAAAAAAAAAAAAAkwQAAGRycy9kb3ducmV2LnhtbFBLBQYAAAAABAAEAPMAAAChBQAAAAA=&#10;" stroked="f">
                <v:textbox inset="0,0,0,0">
                  <w:txbxContent>
                    <w:p w:rsidR="00514A12" w:rsidRPr="00CF759E" w:rsidRDefault="00514A12" w:rsidP="002B7D01">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1DCA6F7C" wp14:editId="7A23A470">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A6F7C" id="Text Box 1073741953" o:spid="_x0000_s1129"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8928" behindDoc="0" locked="0" layoutInCell="1" allowOverlap="1" wp14:anchorId="446845F6" wp14:editId="6F50D025">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09952" behindDoc="0" locked="0" layoutInCell="1" allowOverlap="1" wp14:anchorId="0A4E1D39" wp14:editId="71C3B7E5">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1">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3B5942" w:rsidRDefault="003B5942" w:rsidP="00BC5D97"/>
    <w:p w:rsidR="002A02D7" w:rsidRDefault="002A02D7" w:rsidP="003B5942">
      <w:pPr>
        <w:pStyle w:val="Heading4"/>
        <w:spacing w:before="0"/>
      </w:pPr>
      <w:bookmarkStart w:id="121" w:name="_Toc525057748"/>
      <w:r>
        <w:t>Noise removal of</w:t>
      </w:r>
      <w:r w:rsidR="00697ECE">
        <w:t xml:space="preserve"> the MR-</w:t>
      </w:r>
      <w:r>
        <w:t>images</w:t>
      </w:r>
      <w:bookmarkEnd w:id="121"/>
    </w:p>
    <w:p w:rsidR="002A02D7" w:rsidRDefault="00937A5D" w:rsidP="006D4805">
      <w:r>
        <w:t>As it is explained in</w:t>
      </w:r>
      <w:r w:rsidR="006D4805">
        <w:t xml:space="preserve"> the</w:t>
      </w:r>
      <w:r>
        <w:t xml:space="preserve">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bookmarkStart w:id="122" w:name="_GoBack"/>
      <w:bookmarkEnd w:id="122"/>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991A57">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991A57">
            <w:t>[35]</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991A57">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BUMTk6MDU6MTY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991A57">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4704" behindDoc="0" locked="0" layoutInCell="1" allowOverlap="1" wp14:anchorId="7C72C220" wp14:editId="598E423B">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514A12" w:rsidRPr="00A11B2A" w:rsidRDefault="00514A12" w:rsidP="002B7D01">
                            <w:pPr>
                              <w:pStyle w:val="Caption"/>
                            </w:pPr>
                            <w:bookmarkStart w:id="123" w:name="_Toc523735301"/>
                            <w:bookmarkStart w:id="124"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2C220" id="Text Box 55" o:spid="_x0000_s1130" type="#_x0000_t202" style="position:absolute;left:0;text-align:left;margin-left:0;margin-top:157.4pt;width:270.9pt;height:.05pt;z-index:251784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ENwsGkyAgAAZwQAAA4AAAAAAAAAAAAAAAAA&#10;LgIAAGRycy9lMm9Eb2MueG1sUEsBAi0AFAAGAAgAAAAhAIRSG4HfAAAACAEAAA8AAAAAAAAAAAAA&#10;AAAAjAQAAGRycy9kb3ducmV2LnhtbFBLBQYAAAAABAAEAPMAAACYBQAAAAA=&#10;" stroked="f">
                <v:textbox style="mso-fit-shape-to-text:t" inset="0,0,0,0">
                  <w:txbxContent>
                    <w:p w:rsidR="00514A12" w:rsidRPr="00A11B2A" w:rsidRDefault="00514A12" w:rsidP="002B7D01">
                      <w:pPr>
                        <w:pStyle w:val="Caption"/>
                      </w:pPr>
                      <w:bookmarkStart w:id="125" w:name="_Toc523735301"/>
                      <w:bookmarkStart w:id="126"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5"/>
                      <w:bookmarkEnd w:id="126"/>
                    </w:p>
                  </w:txbxContent>
                </v:textbox>
                <w10:wrap type="topAndBottom" anchorx="margin"/>
              </v:shape>
            </w:pict>
          </mc:Fallback>
        </mc:AlternateContent>
      </w:r>
      <w:r>
        <w:rPr>
          <w:noProof/>
        </w:rPr>
        <w:drawing>
          <wp:anchor distT="0" distB="0" distL="114300" distR="114300" simplePos="0" relativeHeight="251555328" behindDoc="0" locked="0" layoutInCell="1" allowOverlap="1" wp14:anchorId="418FADF8" wp14:editId="4011E972">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2">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6640" behindDoc="1" locked="0" layoutInCell="1" allowOverlap="1" wp14:anchorId="0A3598E7" wp14:editId="45378B44">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3">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7664" behindDoc="1" locked="0" layoutInCell="1" allowOverlap="1" wp14:anchorId="7EE69620" wp14:editId="6F1A5570">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4">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604CA7CA" wp14:editId="77CDE531">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CA7CA" id="Text Box 1073741923" o:spid="_x0000_s1131"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" stroked="f">
                <v:textbox inset="0,0,0,0">
                  <w:txbxContent>
                    <w:p w:rsidR="00514A12" w:rsidRPr="00CF759E" w:rsidRDefault="00514A12" w:rsidP="002B7D0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30DE8FD3" wp14:editId="6540516A">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E8FD3" id="Text Box 1073741897" o:spid="_x0000_s1132"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tR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6752" behindDoc="1" locked="0" layoutInCell="1" allowOverlap="1" wp14:anchorId="6F803F73" wp14:editId="260F06DB">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514A12" w:rsidRPr="005163E8" w:rsidRDefault="00514A12" w:rsidP="002B7D01">
                            <w:pPr>
                              <w:pStyle w:val="Caption"/>
                            </w:pPr>
                            <w:bookmarkStart w:id="127" w:name="_Toc523735302"/>
                            <w:bookmarkStart w:id="128"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03F73" id="Text Box 1073741846" o:spid="_x0000_s1133" type="#_x0000_t202" style="position:absolute;left:0;text-align:left;margin-left:7.1pt;margin-top:32.6pt;width:440.65pt;height:83.45pt;z-index:-25152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AGi5zPOgIAAHwEAAAOAAAAAAAA&#10;AAAAAAAAAC4CAABkcnMvZTJvRG9jLnhtbFBLAQItABQABgAIAAAAIQCri6if3gAAAAkBAAAPAAAA&#10;AAAAAAAAAAAAAJQEAABkcnMvZG93bnJldi54bWxQSwUGAAAAAAQABADzAAAAnwUAAAAA&#10;" stroked="f">
                <v:textbox inset="0,0,0,0">
                  <w:txbxContent>
                    <w:p w:rsidR="00514A12" w:rsidRPr="005163E8" w:rsidRDefault="00514A12" w:rsidP="002B7D01">
                      <w:pPr>
                        <w:pStyle w:val="Caption"/>
                      </w:pPr>
                      <w:bookmarkStart w:id="129" w:name="_Toc523735302"/>
                      <w:bookmarkStart w:id="130"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9"/>
                      <w:bookmarkEnd w:id="130"/>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 xml:space="preserve">to a series of coefficients, </w:t>
      </w:r>
      <w:r w:rsidR="00064C64">
        <w:lastRenderedPageBreak/>
        <w:t>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991A57">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wVDE5OjA1OjE2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991A57">
            <w:t>[37]</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991A57">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MFQxOTowNToxNi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MFQxOTowNToxNi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991A57">
            <w:t>[38, 39]</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991A57">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991A57">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991A57">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991A57">
            <w:t>[40]</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991A57">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991A57">
            <w:t>[40]</w:t>
          </w:r>
          <w:r w:rsidR="004279E5">
            <w:fldChar w:fldCharType="end"/>
          </w:r>
        </w:sdtContent>
      </w:sdt>
      <w:r w:rsidR="00DF5F4F" w:rsidRPr="00935C78">
        <w:t xml:space="preserve">. </w:t>
      </w:r>
    </w:p>
    <w:p w:rsidR="009E4D7F" w:rsidRDefault="009E4D7F" w:rsidP="00D31B09"/>
    <w:p w:rsidR="00DB36B0" w:rsidRDefault="00C80922"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C80922"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991A57">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991A57">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E46DF">
      <w:r>
        <w:lastRenderedPageBreak/>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F81059" w:rsidRDefault="00424E43" w:rsidP="004E46DF">
      <w:r>
        <w:rPr>
          <w:noProof/>
        </w:rPr>
        <mc:AlternateContent>
          <mc:Choice Requires="wps">
            <w:drawing>
              <wp:anchor distT="0" distB="0" distL="114300" distR="114300" simplePos="0" relativeHeight="251788800" behindDoc="0" locked="0" layoutInCell="1" allowOverlap="1" wp14:anchorId="2986BE93" wp14:editId="3149DE07">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514A12" w:rsidRPr="00515AD4" w:rsidRDefault="00514A12" w:rsidP="002B7D01">
                            <w:pPr>
                              <w:pStyle w:val="Caption"/>
                            </w:pPr>
                            <w:bookmarkStart w:id="131" w:name="_Toc523735303"/>
                            <w:bookmarkStart w:id="132"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86BE93" id="Text Box 12" o:spid="_x0000_s1134" type="#_x0000_t202" style="position:absolute;left:0;text-align:left;margin-left:0;margin-top:239.45pt;width:419.6pt;height:.05pt;z-index:2517888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BEQLjlLwIAAGgEAAAOAAAAAAAAAAAAAAAAAC4C&#10;AABkcnMvZTJvRG9jLnhtbFBLAQItABQABgAIAAAAIQAFXcvH4AAAAAgBAAAPAAAAAAAAAAAAAAAA&#10;AIkEAABkcnMvZG93bnJldi54bWxQSwUGAAAAAAQABADzAAAAlgUAAAAA&#10;" stroked="f">
                <v:textbox style="mso-fit-shape-to-text:t" inset="0,0,0,0">
                  <w:txbxContent>
                    <w:p w:rsidR="00514A12" w:rsidRPr="00515AD4" w:rsidRDefault="00514A12" w:rsidP="002B7D01">
                      <w:pPr>
                        <w:pStyle w:val="Caption"/>
                      </w:pPr>
                      <w:bookmarkStart w:id="133" w:name="_Toc523735303"/>
                      <w:bookmarkStart w:id="134"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3"/>
                      <w:bookmarkEnd w:id="134"/>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79D77719" wp14:editId="5A010200">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77719" id="Text Box 1073741934" o:spid="_x0000_s1135"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sA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" stroked="f">
                <v:textbox inset="0,0,0,0">
                  <w:txbxContent>
                    <w:p w:rsidR="00514A12" w:rsidRPr="00CF759E" w:rsidRDefault="00514A12" w:rsidP="002B7D01">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73B6A705" wp14:editId="41324FAC">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6A705" id="Text Box 1073741928" o:spid="_x0000_s1136"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701760" behindDoc="0" locked="0" layoutInCell="1" allowOverlap="1" wp14:anchorId="42273FD8" wp14:editId="76C90A72">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5">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702784" behindDoc="0" locked="0" layoutInCell="1" allowOverlap="1" wp14:anchorId="19A2B479" wp14:editId="11F23F94">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991A57">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991A57">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991A57">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991A57">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991A57">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991A57">
            <w:t>[42]</w:t>
          </w:r>
          <w:r w:rsidR="00A21FA1">
            <w:fldChar w:fldCharType="end"/>
          </w:r>
        </w:sdtContent>
      </w:sdt>
      <w:r w:rsidR="00C256D8">
        <w:t xml:space="preserve">. </w:t>
      </w:r>
    </w:p>
    <w:p w:rsidR="0034007C" w:rsidRPr="00951B7C" w:rsidRDefault="00BE2A50" w:rsidP="00A21FA1">
      <w:r>
        <w:t xml:space="preserve">The Perona-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991A57">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991A57">
            <w:t>[42]</w:t>
          </w:r>
          <w:r w:rsidR="00A21FA1">
            <w:fldChar w:fldCharType="end"/>
          </w:r>
        </w:sdtContent>
      </w:sdt>
      <w:r w:rsidR="00DB530A">
        <w:t xml:space="preserve">. </w:t>
      </w:r>
    </w:p>
    <w:p w:rsidR="00A06F61" w:rsidRPr="00AF6EBE" w:rsidRDefault="00C80922"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991A57">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991A57">
            <w:t>[42]</w:t>
          </w:r>
          <w:r w:rsidR="00A21FA1">
            <w:fldChar w:fldCharType="end"/>
          </w:r>
        </w:sdtContent>
      </w:sdt>
      <w:r w:rsidR="004E5B44">
        <w:t>.</w:t>
      </w:r>
    </w:p>
    <w:p w:rsidR="00E23325" w:rsidRDefault="00E23325" w:rsidP="00D31B09"/>
    <w:p w:rsidR="00AA5495" w:rsidRDefault="00C80922"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991A57">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991A57">
            <w:t>[42]</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991A57">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991A57">
            <w:t>[42]</w:t>
          </w:r>
          <w:r w:rsidR="0022493E">
            <w:fldChar w:fldCharType="end"/>
          </w:r>
        </w:sdtContent>
      </w:sdt>
      <w:r w:rsidR="00F45EB2">
        <w:t>.</w:t>
      </w:r>
      <w:r w:rsidR="000B56FC">
        <w:t xml:space="preserve"> </w:t>
      </w:r>
    </w:p>
    <w:p w:rsidR="00A4148B" w:rsidRDefault="00A4148B" w:rsidP="00D31B09"/>
    <w:p w:rsidR="0091602D" w:rsidRDefault="00C80922"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C80922"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C80922"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991A57">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wVDE5OjA1OjE2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991A57">
            <w:t>[42, 43]</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157DDE65" wp14:editId="18C98310">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DDE65" id="Text Box 1073741937" o:spid="_x0000_s1137"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" stroked="f">
                <v:textbox inset="0,0,0,0">
                  <w:txbxContent>
                    <w:p w:rsidR="00514A12" w:rsidRPr="00CF759E" w:rsidRDefault="00514A12" w:rsidP="002B7D0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05B5C366" wp14:editId="2915D794">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5C366" id="Text Box 1073741935" o:spid="_x0000_s1138"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4832" behindDoc="0" locked="0" layoutInCell="1" allowOverlap="1" wp14:anchorId="45FC1318" wp14:editId="727560C0">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7">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3808" behindDoc="0" locked="0" layoutInCell="1" allowOverlap="1" wp14:anchorId="1C0D8835" wp14:editId="4E2F26CE">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90848" behindDoc="0" locked="0" layoutInCell="1" allowOverlap="1" wp14:anchorId="01F0869B" wp14:editId="03688CA7">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514A12" w:rsidRPr="00547190" w:rsidRDefault="00514A12" w:rsidP="002B7D01">
                            <w:pPr>
                              <w:pStyle w:val="Caption"/>
                            </w:pPr>
                            <w:bookmarkStart w:id="135" w:name="_Toc523735304"/>
                            <w:bookmarkStart w:id="136"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0869B" id="Text Box 36" o:spid="_x0000_s1139" type="#_x0000_t202" style="position:absolute;left:0;text-align:left;margin-left:0;margin-top:204.35pt;width:452.6pt;height:60.05pt;z-index:251790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bMwIAAGsEAAAOAAAAZHJzL2Uyb0RvYy54bWysVFFv2yAQfp+0/4B4X5ykax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8J+tszAgAAawQAAA4AAAAAAAAAAAAAAAAA&#10;LgIAAGRycy9lMm9Eb2MueG1sUEsBAi0AFAAGAAgAAAAhAIv5jCveAAAACAEAAA8AAAAAAAAAAAAA&#10;AAAAjQQAAGRycy9kb3ducmV2LnhtbFBLBQYAAAAABAAEAPMAAACYBQAAAAA=&#10;" stroked="f">
                <v:textbox inset="0,0,0,0">
                  <w:txbxContent>
                    <w:p w:rsidR="00514A12" w:rsidRPr="00547190" w:rsidRDefault="00514A12" w:rsidP="002B7D01">
                      <w:pPr>
                        <w:pStyle w:val="Caption"/>
                      </w:pPr>
                      <w:bookmarkStart w:id="137" w:name="_Toc523735304"/>
                      <w:bookmarkStart w:id="138"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7"/>
                      <w:bookmarkEnd w:id="138"/>
                    </w:p>
                  </w:txbxContent>
                </v:textbox>
                <w10:wrap type="topAndBottom" anchorx="margin"/>
              </v:shape>
            </w:pict>
          </mc:Fallback>
        </mc:AlternateContent>
      </w:r>
    </w:p>
    <w:p w:rsidR="00A840DE" w:rsidRDefault="00AF4DE2" w:rsidP="00DB7F09">
      <w:r>
        <w:lastRenderedPageBreak/>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CB6448" w:rsidRDefault="00CB6448" w:rsidP="00DB7F09"/>
    <w:p w:rsidR="005B09B3" w:rsidRDefault="005B09B3" w:rsidP="00CB6448">
      <w:pPr>
        <w:pStyle w:val="Heading4"/>
        <w:spacing w:before="0"/>
      </w:pPr>
      <w:bookmarkStart w:id="139" w:name="_Toc525057749"/>
      <w:r w:rsidRPr="008A2176">
        <w:t xml:space="preserve">Image </w:t>
      </w:r>
      <w:r w:rsidR="00043A7A">
        <w:t>c</w:t>
      </w:r>
      <w:r w:rsidRPr="008A2176">
        <w:t xml:space="preserve">ontrast </w:t>
      </w:r>
      <w:r w:rsidR="00043A7A">
        <w:t>e</w:t>
      </w:r>
      <w:r w:rsidRPr="008A2176">
        <w:t>nhancement</w:t>
      </w:r>
      <w:bookmarkEnd w:id="139"/>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92896" behindDoc="0" locked="0" layoutInCell="1" allowOverlap="1" wp14:anchorId="5CE899D1" wp14:editId="6261CBC5">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514A12" w:rsidRPr="00CC6D97" w:rsidRDefault="00514A12" w:rsidP="002B7D01">
                            <w:pPr>
                              <w:pStyle w:val="Caption"/>
                            </w:pPr>
                            <w:bookmarkStart w:id="140" w:name="_Toc523735305"/>
                            <w:bookmarkStart w:id="141"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E899D1" id="Text Box 47" o:spid="_x0000_s1140" type="#_x0000_t202" style="position:absolute;left:0;text-align:left;margin-left:0;margin-top:222.55pt;width:415.9pt;height:.05pt;z-index:251792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hAL+OjECAABoBAAADgAAAAAAAAAAAAAAAAAu&#10;AgAAZHJzL2Uyb0RvYy54bWxQSwECLQAUAAYACAAAACEANngr1d8AAAAIAQAADwAAAAAAAAAAAAAA&#10;AACLBAAAZHJzL2Rvd25yZXYueG1sUEsFBgAAAAAEAAQA8wAAAJcFAAAAAA==&#10;" stroked="f">
                <v:textbox style="mso-fit-shape-to-text:t" inset="0,0,0,0">
                  <w:txbxContent>
                    <w:p w:rsidR="00514A12" w:rsidRPr="00CC6D97" w:rsidRDefault="00514A12" w:rsidP="002B7D01">
                      <w:pPr>
                        <w:pStyle w:val="Caption"/>
                      </w:pPr>
                      <w:bookmarkStart w:id="142" w:name="_Toc523735305"/>
                      <w:bookmarkStart w:id="143"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2"/>
                      <w:bookmarkEnd w:id="143"/>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5CD321DA" wp14:editId="2AC68781">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321DA" id="Text Box 1073741940" o:spid="_x0000_s1141"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iPMv/zgCAAB6BAAADgAAAAAA&#10;AAAAAAAAAAAuAgAAZHJzL2Uyb0RvYy54bWxQSwECLQAUAAYACAAAACEAPVvEQ+EAAAALAQAADwAA&#10;AAAAAAAAAAAAAACSBAAAZHJzL2Rvd25yZXYueG1sUEsFBgAAAAAEAAQA8wAAAKAFAAAAAA==&#10;" stroked="f">
                <v:textbox inset="0,0,0,0">
                  <w:txbxContent>
                    <w:p w:rsidR="00514A12" w:rsidRPr="00CF759E" w:rsidRDefault="00514A12" w:rsidP="002B7D01">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1D493B81" wp14:editId="1D7C7CF6">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93B81" id="Text Box 1073741938" o:spid="_x0000_s1142"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Z1OQ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AbZlnU5AgAAegQAAA4AAAAA&#10;AAAAAAAAAAAALgIAAGRycy9lMm9Eb2MueG1sUEsBAi0AFAAGAAgAAAAhAL7BbsThAAAACwEAAA8A&#10;AAAAAAAAAAAAAAAAkwQAAGRycy9kb3ducmV2LnhtbFBLBQYAAAAABAAEAPMAAAChBQ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5856" behindDoc="0" locked="0" layoutInCell="1" allowOverlap="1" wp14:anchorId="4BD2AC94" wp14:editId="6C3380FB">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8">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6880" behindDoc="0" locked="0" layoutInCell="1" allowOverlap="1" wp14:anchorId="0EE80783" wp14:editId="7674D679">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9">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97760E">
      <w:pPr>
        <w:pStyle w:val="Heading4"/>
        <w:spacing w:before="0"/>
      </w:pPr>
      <w:bookmarkStart w:id="144" w:name="_Toc525057750"/>
      <w:r w:rsidRPr="00E77364">
        <w:lastRenderedPageBreak/>
        <w:t xml:space="preserve">Image </w:t>
      </w:r>
      <w:r w:rsidR="00C42E4D">
        <w:t>b</w:t>
      </w:r>
      <w:r w:rsidRPr="00E77364">
        <w:t>inarization</w:t>
      </w:r>
      <w:bookmarkEnd w:id="144"/>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991A57">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MFQxOTowNToxNi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991A57">
            <w:t>[44]</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991A57">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wVDE5OjA1OjE2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991A57">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3920" behindDoc="0" locked="0" layoutInCell="1" allowOverlap="1" wp14:anchorId="7B54CE66" wp14:editId="7F7F155D">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0">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991A57">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wVDE5OjA1OjE2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991A57">
            <w:t>[45]</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lastRenderedPageBreak/>
        <w:drawing>
          <wp:inline distT="0" distB="0" distL="0" distR="0" wp14:anchorId="496389CB" wp14:editId="0AAA1813">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1">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2B7D01">
      <w:pPr>
        <w:pStyle w:val="Caption"/>
      </w:pPr>
      <w:bookmarkStart w:id="145" w:name="_Toc523735306"/>
      <w:bookmarkStart w:id="146" w:name="_Toc525054545"/>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2</w:t>
      </w:r>
      <w:r w:rsidR="00494A48">
        <w:fldChar w:fldCharType="end"/>
      </w:r>
      <w:r>
        <w:t>: The binarized image of the capture</w:t>
      </w:r>
      <w:r w:rsidR="00E361BB">
        <w:t>d-</w:t>
      </w:r>
      <w:r>
        <w:t xml:space="preserve">MRI image after denoising by </w:t>
      </w:r>
      <w:r w:rsidR="00E361BB">
        <w:t xml:space="preserve">the </w:t>
      </w:r>
      <w:r>
        <w:t>Gaussian filter and contrast enhancement.</w:t>
      </w:r>
      <w:bookmarkEnd w:id="145"/>
      <w:bookmarkEnd w:id="146"/>
    </w:p>
    <w:p w:rsidR="008900CD" w:rsidRDefault="008900CD" w:rsidP="00D31B09"/>
    <w:p w:rsidR="002C1A87" w:rsidRDefault="002C1A87" w:rsidP="00D31B09"/>
    <w:p w:rsidR="00402652" w:rsidRDefault="00744529" w:rsidP="002C1A87">
      <w:pPr>
        <w:pStyle w:val="Heading4"/>
        <w:spacing w:before="0"/>
      </w:pPr>
      <w:bookmarkStart w:id="147" w:name="_Toc525057751"/>
      <w:r w:rsidRPr="00744529">
        <w:t xml:space="preserve">Binary </w:t>
      </w:r>
      <w:r w:rsidR="00237562">
        <w:t>i</w:t>
      </w:r>
      <w:r w:rsidRPr="00744529">
        <w:t xml:space="preserve">mage </w:t>
      </w:r>
      <w:r w:rsidR="00237562">
        <w:t>m</w:t>
      </w:r>
      <w:r w:rsidRPr="00744529">
        <w:t>ask</w:t>
      </w:r>
      <w:bookmarkEnd w:id="147"/>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12000" behindDoc="0" locked="0" layoutInCell="1" allowOverlap="1" wp14:anchorId="3A6A56E3" wp14:editId="1C940EF8">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514A12" w:rsidRDefault="00514A12"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A56E3" id="Text Box 4" o:spid="_x0000_s1143" type="#_x0000_t202" style="position:absolute;left:0;text-align:left;margin-left:267.6pt;margin-top:120.45pt;width:109.5pt;height:31.1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i1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o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BjQVi1&#10;RQIAAIIEAAAOAAAAAAAAAAAAAAAAAC4CAABkcnMvZTJvRG9jLnhtbFBLAQItABQABgAIAAAAIQC1&#10;h1+64gAAAAsBAAAPAAAAAAAAAAAAAAAAAJ8EAABkcnMvZG93bnJldi54bWxQSwUGAAAAAAQABADz&#10;AAAArgUAAAAA&#10;" fillcolor="white [3201]" stroked="f" strokeweight=".5pt">
                <v:textbox>
                  <w:txbxContent>
                    <w:p w:rsidR="00514A12" w:rsidRDefault="00514A12"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w:lastRenderedPageBreak/>
        <mc:AlternateContent>
          <mc:Choice Requires="wps">
            <w:drawing>
              <wp:anchor distT="0" distB="0" distL="114300" distR="114300" simplePos="0" relativeHeight="251795968" behindDoc="0" locked="0" layoutInCell="1" allowOverlap="1" wp14:anchorId="770F0506" wp14:editId="1640BB95">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514A12" w:rsidRPr="007373D1" w:rsidRDefault="00514A12" w:rsidP="002B7D01">
                            <w:pPr>
                              <w:pStyle w:val="Caption"/>
                            </w:pPr>
                            <w:bookmarkStart w:id="148" w:name="_Toc523735307"/>
                            <w:bookmarkStart w:id="149"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0F0506" id="Text Box 49" o:spid="_x0000_s1144" type="#_x0000_t202" style="position:absolute;left:0;text-align:left;margin-left:1.55pt;margin-top:216.4pt;width:434.75pt;height:.05pt;z-index:2517959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v0MQIAAGgEAAAOAAAAZHJzL2Uyb0RvYy54bWysVFFv2yAQfp+0/4B4XxwnS7Va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Iyny/QxAgAAaAQAAA4AAAAAAAAAAAAAAAAA&#10;LgIAAGRycy9lMm9Eb2MueG1sUEsBAi0AFAAGAAgAAAAhAMmS47TgAAAACQEAAA8AAAAAAAAAAAAA&#10;AAAAiwQAAGRycy9kb3ducmV2LnhtbFBLBQYAAAAABAAEAPMAAACYBQAAAAA=&#10;" stroked="f">
                <v:textbox style="mso-fit-shape-to-text:t" inset="0,0,0,0">
                  <w:txbxContent>
                    <w:p w:rsidR="00514A12" w:rsidRPr="007373D1" w:rsidRDefault="00514A12" w:rsidP="002B7D01">
                      <w:pPr>
                        <w:pStyle w:val="Caption"/>
                      </w:pPr>
                      <w:bookmarkStart w:id="150" w:name="_Toc523735307"/>
                      <w:bookmarkStart w:id="151"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50"/>
                      <w:bookmarkEnd w:id="151"/>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4C68F51B" wp14:editId="718FEC90">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8F51B" id="Text Box 1073741941" o:spid="_x0000_s1145"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AfucZmOQIAAHoEAAAOAAAAAAAA&#10;AAAAAAAAAC4CAABkcnMvZTJvRG9jLnhtbFBLAQItABQABgAIAAAAIQD1NiOS3wAAAAsBAAAPAAAA&#10;AAAAAAAAAAAAAJMEAABkcnMvZG93bnJldi54bWxQSwUGAAAAAAQABADzAAAAnwU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397355C3" wp14:editId="18ADE0A6">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355C3" id="Text Box 1073741942" o:spid="_x0000_s1146"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25UOQ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" stroked="f">
                <v:textbox inset="0,0,0,0">
                  <w:txbxContent>
                    <w:p w:rsidR="00514A12" w:rsidRPr="00CF759E" w:rsidRDefault="00514A12" w:rsidP="002B7D01">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13024" behindDoc="0" locked="0" layoutInCell="1" allowOverlap="1" wp14:anchorId="61900CBB" wp14:editId="6E454643">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539F8" id="Straight Arrow Connector 10" o:spid="_x0000_s1026" type="#_x0000_t32" style="position:absolute;margin-left:299.85pt;margin-top:10.6pt;width:7.5pt;height:45pt;flip:x;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4048" behindDoc="0" locked="0" layoutInCell="1" allowOverlap="1" wp14:anchorId="72A55A7E" wp14:editId="4C8D922D">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869B05" id="Straight Arrow Connector 63" o:spid="_x0000_s1026" type="#_x0000_t32" style="position:absolute;margin-left:307.15pt;margin-top:11.15pt;width:34.5pt;height:9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10976" behindDoc="0" locked="0" layoutInCell="1" allowOverlap="1" wp14:anchorId="6E2DB2AB" wp14:editId="6A2C40A8">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2">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7904" behindDoc="0" locked="0" layoutInCell="1" allowOverlap="1" wp14:anchorId="3EB954A8" wp14:editId="66F192E3">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3">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2C1A87" w:rsidRDefault="002C1A87" w:rsidP="00D31B09"/>
    <w:p w:rsidR="002C1A87" w:rsidRDefault="002C1A87" w:rsidP="00D31B09"/>
    <w:p w:rsidR="002C1A87" w:rsidRDefault="002C1A87" w:rsidP="00D31B09"/>
    <w:p w:rsidR="00F7786E" w:rsidRDefault="00695244" w:rsidP="00F7786E">
      <w:pPr>
        <w:pStyle w:val="Heading3"/>
      </w:pPr>
      <w:bookmarkStart w:id="152" w:name="_Toc525057752"/>
      <w:r>
        <w:lastRenderedPageBreak/>
        <w:t xml:space="preserve">Localization and </w:t>
      </w:r>
      <w:r w:rsidR="00237562">
        <w:t>r</w:t>
      </w:r>
      <w:r>
        <w:t>egistration</w:t>
      </w:r>
      <w:bookmarkEnd w:id="152"/>
    </w:p>
    <w:p w:rsidR="00F7786E" w:rsidRPr="00F7786E" w:rsidRDefault="00F7786E" w:rsidP="00F7786E"/>
    <w:p w:rsidR="00BE5597" w:rsidRPr="001D002D" w:rsidRDefault="00227EDC" w:rsidP="00F7786E">
      <w:pPr>
        <w:pStyle w:val="Heading4"/>
        <w:spacing w:before="0"/>
      </w:pPr>
      <w:bookmarkStart w:id="153" w:name="_Toc525057753"/>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53"/>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991A57">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BUMTk6MDU6MTY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BUMTk6MDU6MTY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991A57">
            <w:t>[46]</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5C9CF0D8" wp14:editId="0BD07B45">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4">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2B7D01">
      <w:pPr>
        <w:pStyle w:val="Caption"/>
      </w:pPr>
      <w:bookmarkStart w:id="154" w:name="_Toc523735308"/>
      <w:bookmarkStart w:id="155" w:name="_Toc525054547"/>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4</w:t>
      </w:r>
      <w:r w:rsidR="00494A48">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154"/>
      <w:bookmarkEnd w:id="155"/>
    </w:p>
    <w:p w:rsidR="005303A9" w:rsidRDefault="005303A9" w:rsidP="00D31B09"/>
    <w:p w:rsidR="00A35962" w:rsidRPr="00FA1D5B" w:rsidRDefault="00496575" w:rsidP="00DF775D">
      <w:pPr>
        <w:pStyle w:val="Heading4"/>
      </w:pPr>
      <w:bookmarkStart w:id="156" w:name="_Toc525057754"/>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56"/>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991A57">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991A57">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991A57">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BUMTk6MDU6MTY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991A57">
            <w:t>[48]</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7786E" w:rsidP="00485693">
      <w:r>
        <w:rPr>
          <w:noProof/>
        </w:rPr>
        <w:lastRenderedPageBreak/>
        <mc:AlternateContent>
          <mc:Choice Requires="wps">
            <w:drawing>
              <wp:anchor distT="0" distB="0" distL="114300" distR="114300" simplePos="0" relativeHeight="251798016" behindDoc="0" locked="0" layoutInCell="1" allowOverlap="1" wp14:anchorId="5815AFA7" wp14:editId="53006C3D">
                <wp:simplePos x="0" y="0"/>
                <wp:positionH relativeFrom="margin">
                  <wp:align>right</wp:align>
                </wp:positionH>
                <wp:positionV relativeFrom="paragraph">
                  <wp:posOffset>5344507</wp:posOffset>
                </wp:positionV>
                <wp:extent cx="5417185" cy="635"/>
                <wp:effectExtent l="0" t="0" r="0" b="127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514A12" w:rsidRPr="007F55B0" w:rsidRDefault="00514A12" w:rsidP="002B7D01">
                            <w:pPr>
                              <w:pStyle w:val="Caption"/>
                            </w:pPr>
                            <w:bookmarkStart w:id="157" w:name="_Toc523735309"/>
                            <w:bookmarkStart w:id="158"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57"/>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15AFA7" id="Text Box 1073741828" o:spid="_x0000_s1147" type="#_x0000_t202" style="position:absolute;left:0;text-align:left;margin-left:375.35pt;margin-top:420.85pt;width:426.55pt;height:.05pt;z-index:2517980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" stroked="f">
                <v:textbox style="mso-fit-shape-to-text:t" inset="0,0,0,0">
                  <w:txbxContent>
                    <w:p w:rsidR="00514A12" w:rsidRPr="007F55B0" w:rsidRDefault="00514A12" w:rsidP="002B7D01">
                      <w:pPr>
                        <w:pStyle w:val="Caption"/>
                      </w:pPr>
                      <w:bookmarkStart w:id="159" w:name="_Toc523735309"/>
                      <w:bookmarkStart w:id="160"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59"/>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60"/>
                    </w:p>
                  </w:txbxContent>
                </v:textbox>
                <w10:wrap type="square" anchorx="margin"/>
              </v:shape>
            </w:pict>
          </mc:Fallback>
        </mc:AlternateContent>
      </w:r>
      <w:r w:rsidR="00F3674D">
        <w:rPr>
          <w:noProof/>
        </w:rPr>
        <w:drawing>
          <wp:anchor distT="0" distB="0" distL="114300" distR="114300" simplePos="0" relativeHeight="251558400" behindDoc="0" locked="0" layoutInCell="1" allowOverlap="1" wp14:anchorId="52454071" wp14:editId="45C6188D">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5">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7376" behindDoc="0" locked="0" layoutInCell="1" allowOverlap="1" wp14:anchorId="5BA8A978" wp14:editId="707A4F09">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6">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60448" behindDoc="0" locked="0" layoutInCell="1" allowOverlap="1" wp14:anchorId="1F37026F" wp14:editId="1C652109">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7">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6352" behindDoc="0" locked="0" layoutInCell="1" allowOverlap="1" wp14:anchorId="6EB11F66" wp14:editId="1C0E70B0">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8">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74D">
        <w:rPr>
          <w:noProof/>
        </w:rPr>
        <mc:AlternateContent>
          <mc:Choice Requires="wps">
            <w:drawing>
              <wp:anchor distT="0" distB="0" distL="114300" distR="114300" simplePos="0" relativeHeight="251930112" behindDoc="0" locked="0" layoutInCell="1" allowOverlap="1" wp14:anchorId="7105C150" wp14:editId="04D60ECE">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5C150" id="Text Box 1073741950" o:spid="_x0000_s1148"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JTzbbTkCAAB6BAAADgAAAAAA&#10;AAAAAAAAAAAuAgAAZHJzL2Uyb0RvYy54bWxQSwECLQAUAAYACAAAACEAWCBk7+AAAAALAQAADwAA&#10;AAAAAAAAAAAAAACTBAAAZHJzL2Rvd25yZXYueG1sUEsFBgAAAAAEAAQA8wAAAKAFAAAAAA==&#10;" stroked="f">
                <v:textbox inset="0,0,0,0">
                  <w:txbxContent>
                    <w:p w:rsidR="00514A12" w:rsidRPr="00CF759E" w:rsidRDefault="00514A12" w:rsidP="002B7D01">
                      <w:pPr>
                        <w:pStyle w:val="Caption"/>
                      </w:pPr>
                      <w:r>
                        <w:t>(d)</w:t>
                      </w:r>
                    </w:p>
                  </w:txbxContent>
                </v:textbox>
                <w10:wrap type="topAndBottom"/>
              </v:shape>
            </w:pict>
          </mc:Fallback>
        </mc:AlternateContent>
      </w:r>
      <w:r w:rsidR="00F3674D">
        <w:rPr>
          <w:noProof/>
        </w:rPr>
        <mc:AlternateContent>
          <mc:Choice Requires="wps">
            <w:drawing>
              <wp:anchor distT="0" distB="0" distL="114300" distR="114300" simplePos="0" relativeHeight="251926016" behindDoc="0" locked="0" layoutInCell="1" allowOverlap="1" wp14:anchorId="2302A850" wp14:editId="37FFD6BC">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2A850" id="Text Box 1073741946" o:spid="_x0000_s1149"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qzJjIjoCAAB6BAAADgAAAAAA&#10;AAAAAAAAAAAuAgAAZHJzL2Uyb0RvYy54bWxQSwECLQAUAAYACAAAACEAfPZYd98AAAAKAQAADwAA&#10;AAAAAAAAAAAAAACUBAAAZHJzL2Rvd25yZXYueG1sUEsFBgAAAAAEAAQA8wAAAKAFAAAAAA==&#10;" stroked="f">
                <v:textbox inset="0,0,0,0">
                  <w:txbxContent>
                    <w:p w:rsidR="00514A12" w:rsidRPr="00CF759E" w:rsidRDefault="00514A12" w:rsidP="002B7D01">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6CDDC3AF" wp14:editId="12A9052A">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DC3AF" id="Text Box 1073741944" o:spid="_x0000_s1150"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DDywHToCAAB6BAAADgAAAAAA&#10;AAAAAAAAAAAuAgAAZHJzL2Uyb0RvYy54bWxQSwECLQAUAAYACAAAACEAXp09D98AAAALAQAADwAA&#10;AAAAAAAAAAAAAACUBAAAZHJzL2Rvd25yZXYueG1sUEsFBgAAAAAEAAQA8wAAAKAFAAAAAA==&#10;" stroked="f">
                <v:textbox inset="0,0,0,0">
                  <w:txbxContent>
                    <w:p w:rsidR="00514A12" w:rsidRPr="00CF759E" w:rsidRDefault="00514A12" w:rsidP="002B7D01">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7937E802" wp14:editId="70CC8711">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7E802" id="Text Box 1073741943" o:spid="_x0000_s1151"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2c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p>
    <w:p w:rsidR="00A70CDE" w:rsidRDefault="00A70CDE" w:rsidP="00D31B09"/>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801088" behindDoc="0" locked="0" layoutInCell="1" allowOverlap="1" wp14:anchorId="71667835" wp14:editId="031E6BCA">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514A12" w:rsidRPr="005C010C" w:rsidRDefault="00514A12" w:rsidP="002B7D01">
                            <w:pPr>
                              <w:pStyle w:val="Caption"/>
                            </w:pPr>
                            <w:bookmarkStart w:id="161" w:name="_Toc523735310"/>
                            <w:bookmarkStart w:id="162"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667835" id="Text Box 1073741847" o:spid="_x0000_s1152" type="#_x0000_t202" style="position:absolute;left:0;text-align:left;margin-left:0;margin-top:192.2pt;width:245.55pt;height:.05pt;z-index:2518010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3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C9d7qA8YfMOunHylq8kVlwzH16Yw/nBfnEnwjMelYKmoHCWKKnB&#10;/fqbPvojrWilpMF5LKj/eWBOUKK+GyQ8Dm8vuF7Y9YI56CVgryPcNsuTiAEuqF6sHOhXXJVFrIIm&#10;ZjjWKmjoxWXotgJXjYvFIjnhiFoW1mZjeUzdI7ttX5mzZ14C0vkE/aSy/AM9nW8iyC4OAbFO3EVk&#10;OxTPgON4J/bPqxj35+09eV1/GPPf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Ag/nn3NgIAAHgEAAAOAAAAAAAAAAAA&#10;AAAAAC4CAABkcnMvZTJvRG9jLnhtbFBLAQItABQABgAIAAAAIQDl4zXJ3wAAAAgBAAAPAAAAAAAA&#10;AAAAAAAAAJAEAABkcnMvZG93bnJldi54bWxQSwUGAAAAAAQABADzAAAAnAUAAAAA&#10;" stroked="f">
                <v:textbox style="mso-fit-shape-to-text:t" inset="0,0,0,0">
                  <w:txbxContent>
                    <w:p w:rsidR="00514A12" w:rsidRPr="005C010C" w:rsidRDefault="00514A12" w:rsidP="002B7D01">
                      <w:pPr>
                        <w:pStyle w:val="Caption"/>
                      </w:pPr>
                      <w:bookmarkStart w:id="163" w:name="_Toc523735310"/>
                      <w:bookmarkStart w:id="164"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3"/>
                      <w:bookmarkEnd w:id="164"/>
                    </w:p>
                  </w:txbxContent>
                </v:textbox>
                <w10:wrap type="topAndBottom" anchorx="margin"/>
              </v:shape>
            </w:pict>
          </mc:Fallback>
        </mc:AlternateContent>
      </w:r>
      <w:r w:rsidR="00F17EAB">
        <w:rPr>
          <w:noProof/>
        </w:rPr>
        <w:drawing>
          <wp:anchor distT="0" distB="0" distL="114300" distR="114300" simplePos="0" relativeHeight="251799040" behindDoc="0" locked="0" layoutInCell="1" allowOverlap="1" wp14:anchorId="4119D277" wp14:editId="16ABEDE9">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9">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2F0D8B">
      <w:pPr>
        <w:pStyle w:val="Heading4"/>
        <w:spacing w:before="0"/>
      </w:pPr>
      <w:bookmarkStart w:id="165" w:name="_Toc525057755"/>
      <w:r>
        <w:rPr>
          <w:rFonts w:cstheme="minorHAnsi"/>
        </w:rPr>
        <w:t xml:space="preserve">Image </w:t>
      </w:r>
      <w:r w:rsidR="00482188" w:rsidRPr="00482188">
        <w:t>r</w:t>
      </w:r>
      <w:r w:rsidRPr="00482188">
        <w:t>otation</w:t>
      </w:r>
      <w:r>
        <w:rPr>
          <w:rFonts w:cstheme="minorHAnsi"/>
        </w:rPr>
        <w:t xml:space="preserve"> </w:t>
      </w:r>
      <w:r>
        <w:t>using centroids coordinate system</w:t>
      </w:r>
      <w:bookmarkEnd w:id="165"/>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5CD2C37B" wp14:editId="1CA23C99">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2C37B" id="Text Box 1073741957" o:spid="_x0000_s1153"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CK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zu+9xDfsb2HbQD5S1fK3xxw3x4YQ4nCDvGrQjPeEgNVUah&#10;sygpwP36mz/mo7AYpaTCicyo/3lkTlCivxuUPI5vb7je2PeGOZYrwF5HuG+WNyYWuKB7UzooX3FZ&#10;lvEVDDHD8a2Mht5chXYvcNm4WC6bJBxSy8LGbC2P0D2zu/qVOdvpElDQJ+hnlaUf5GlzW56XxwBS&#10;NdpFZlsWO8JxwBv1u2WMG/T23mRd/zIWvwE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ArldCKOgIAAHoEAAAOAAAA&#10;AAAAAAAAAAAAAC4CAABkcnMvZTJvRG9jLnhtbFBLAQItABQABgAIAAAAIQC9F4T54QAAAAsBAAAP&#10;AAAAAAAAAAAAAAAAAJQEAABkcnMvZG93bnJldi54bWxQSwUGAAAAAAQABADzAAAAogUAAAAA&#10;" stroked="f">
                <v:textbox inset="0,0,0,0">
                  <w:txbxContent>
                    <w:p w:rsidR="00514A12" w:rsidRPr="00CF759E" w:rsidRDefault="00514A12" w:rsidP="002B7D01">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16FB772D" wp14:editId="4817B8A9">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FB772D" id="Text Box 1073741956" o:spid="_x0000_s1154"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o+i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" stroked="f">
                <v:textbox inset="0,0,0,0">
                  <w:txbxContent>
                    <w:p w:rsidR="00514A12" w:rsidRPr="00CF759E" w:rsidRDefault="00514A12" w:rsidP="002B7D01">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511417E4" wp14:editId="0AE56045">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417E4" id="Text Box 1073741955" o:spid="_x0000_s1155"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xO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" stroked="f">
                <v:textbox inset="0,0,0,0">
                  <w:txbxContent>
                    <w:p w:rsidR="00514A12" w:rsidRPr="00CF759E" w:rsidRDefault="00514A12" w:rsidP="002B7D0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1CAAF3C3" wp14:editId="65563842">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514A12" w:rsidRPr="00CF759E" w:rsidRDefault="00514A12" w:rsidP="002B7D0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AF3C3" id="Text Box 1073741952" o:spid="_x0000_s1156"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" stroked="f">
                <v:textbox inset="0,0,0,0">
                  <w:txbxContent>
                    <w:p w:rsidR="00514A12" w:rsidRPr="00CF759E" w:rsidRDefault="00514A12" w:rsidP="002B7D01">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7616" behindDoc="0" locked="0" layoutInCell="1" allowOverlap="1" wp14:anchorId="37B93390" wp14:editId="56FBF141">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514A12" w:rsidRDefault="00514A12"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93390" id="Text Box 86" o:spid="_x0000_s1157" type="#_x0000_t202" style="position:absolute;left:0;text-align:left;margin-left:160.65pt;margin-top:324.75pt;width:1in;height:23.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LflRvNE&#10;AgAAgwQAAA4AAAAAAAAAAAAAAAAALgIAAGRycy9lMm9Eb2MueG1sUEsBAi0AFAAGAAgAAAAhADkZ&#10;udDiAAAACwEAAA8AAAAAAAAAAAAAAAAAngQAAGRycy9kb3ducmV2LnhtbFBLBQYAAAAABAAEAPMA&#10;AACtBQAAAAA=&#10;" fillcolor="white [3201]" stroked="f" strokeweight=".5pt">
                <v:textbox>
                  <w:txbxContent>
                    <w:p w:rsidR="00514A12" w:rsidRDefault="00514A12" w:rsidP="00D31B09">
                      <w:r>
                        <w:t>innerpoint</w:t>
                      </w:r>
                    </w:p>
                  </w:txbxContent>
                </v:textbox>
              </v:shape>
            </w:pict>
          </mc:Fallback>
        </mc:AlternateContent>
      </w:r>
      <w:r w:rsidR="003D0809">
        <w:rPr>
          <w:noProof/>
        </w:rPr>
        <mc:AlternateContent>
          <mc:Choice Requires="wps">
            <w:drawing>
              <wp:anchor distT="0" distB="0" distL="114300" distR="114300" simplePos="0" relativeHeight="251565568" behindDoc="0" locked="0" layoutInCell="1" allowOverlap="1" wp14:anchorId="1A633191" wp14:editId="6A71512E">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514A12" w:rsidRDefault="00514A12"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33191" id="Text Box 84" o:spid="_x0000_s1158" type="#_x0000_t202" style="position:absolute;left:0;text-align:left;margin-left:166.55pt;margin-top:135.1pt;width:73.6pt;height:23.25pt;z-index:25156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Or&#10;7wZHAgAAgwQAAA4AAAAAAAAAAAAAAAAALgIAAGRycy9lMm9Eb2MueG1sUEsBAi0AFAAGAAgAAAAh&#10;AL9/sGziAAAACwEAAA8AAAAAAAAAAAAAAAAAoQQAAGRycy9kb3ducmV2LnhtbFBLBQYAAAAABAAE&#10;APMAAACwBQAAAAA=&#10;" fillcolor="white [3201]" stroked="f" strokeweight=".5pt">
                <v:textbox>
                  <w:txbxContent>
                    <w:p w:rsidR="00514A12" w:rsidRDefault="00514A12" w:rsidP="00D31B09">
                      <w:r>
                        <w:t>innerpoint</w:t>
                      </w:r>
                    </w:p>
                  </w:txbxContent>
                </v:textbox>
              </v:shape>
            </w:pict>
          </mc:Fallback>
        </mc:AlternateContent>
      </w:r>
      <w:r w:rsidR="00036C96">
        <w:rPr>
          <w:noProof/>
        </w:rPr>
        <mc:AlternateContent>
          <mc:Choice Requires="wps">
            <w:drawing>
              <wp:anchor distT="0" distB="0" distL="114300" distR="114300" simplePos="0" relativeHeight="251803136" behindDoc="0" locked="0" layoutInCell="1" allowOverlap="1" wp14:anchorId="184432D2" wp14:editId="0B5E655A">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514A12" w:rsidRPr="00091071" w:rsidRDefault="00514A12" w:rsidP="002B7D01">
                            <w:pPr>
                              <w:pStyle w:val="Caption"/>
                            </w:pPr>
                            <w:bookmarkStart w:id="166" w:name="_Toc523735311"/>
                            <w:bookmarkStart w:id="167"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4432D2" id="Text Box 1073741848" o:spid="_x0000_s1159" type="#_x0000_t202" style="position:absolute;left:0;text-align:left;margin-left:358.3pt;margin-top:395.5pt;width:409.5pt;height:.05pt;z-index:2518031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JK5Ghk1AgAAeAQAAA4AAAAAAAAAAAAA&#10;AAAALgIAAGRycy9lMm9Eb2MueG1sUEsBAi0AFAAGAAgAAAAhAJTzcDXfAAAACAEAAA8AAAAAAAAA&#10;AAAAAAAAjwQAAGRycy9kb3ducmV2LnhtbFBLBQYAAAAABAAEAPMAAACbBQAAAAA=&#10;" stroked="f">
                <v:textbox style="mso-fit-shape-to-text:t" inset="0,0,0,0">
                  <w:txbxContent>
                    <w:p w:rsidR="00514A12" w:rsidRPr="00091071" w:rsidRDefault="00514A12" w:rsidP="002B7D01">
                      <w:pPr>
                        <w:pStyle w:val="Caption"/>
                      </w:pPr>
                      <w:bookmarkStart w:id="168" w:name="_Toc523735311"/>
                      <w:bookmarkStart w:id="169"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8"/>
                      <w:bookmarkEnd w:id="169"/>
                    </w:p>
                  </w:txbxContent>
                </v:textbox>
                <w10:wrap type="topAndBottom" anchorx="margin"/>
              </v:shape>
            </w:pict>
          </mc:Fallback>
        </mc:AlternateContent>
      </w:r>
      <w:r w:rsidR="00274BC4">
        <w:rPr>
          <w:noProof/>
        </w:rPr>
        <mc:AlternateContent>
          <mc:Choice Requires="wps">
            <w:drawing>
              <wp:anchor distT="0" distB="0" distL="114300" distR="114300" simplePos="0" relativeHeight="251571712" behindDoc="0" locked="0" layoutInCell="1" allowOverlap="1" wp14:anchorId="3F62F6FA" wp14:editId="52A9A106">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514A12" w:rsidRPr="00F22E16" w:rsidRDefault="00514A12"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2F6FA" id="Text Box 91" o:spid="_x0000_s1160" type="#_x0000_t202" style="position:absolute;left:0;text-align:left;margin-left:313.5pt;margin-top:175.5pt;width:52.5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DDnMV9E&#10;AgAAgwQAAA4AAAAAAAAAAAAAAAAALgIAAGRycy9lMm9Eb2MueG1sUEsBAi0AFAAGAAgAAAAhAAQ2&#10;quTiAAAACwEAAA8AAAAAAAAAAAAAAAAAngQAAGRycy9kb3ducmV2LnhtbFBLBQYAAAAABAAEAPMA&#10;AACtBQAAAAA=&#10;" fillcolor="white [3201]" stroked="f" strokeweight=".5pt">
                <v:textbox>
                  <w:txbxContent>
                    <w:p w:rsidR="00514A12" w:rsidRPr="00F22E16" w:rsidRDefault="00514A12"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0688" behindDoc="0" locked="0" layoutInCell="1" allowOverlap="1" wp14:anchorId="5093329A" wp14:editId="3A092C77">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514A12" w:rsidRPr="00F22E16" w:rsidRDefault="00514A12"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3329A" id="Text Box 90" o:spid="_x0000_s1161" type="#_x0000_t202" style="position:absolute;left:0;text-align:left;margin-left:116.25pt;margin-top:176.25pt;width:51pt;height:26.25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Qi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JWF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gmiQiRAIA&#10;AIMEAAAOAAAAAAAAAAAAAAAAAC4CAABkcnMvZTJvRG9jLnhtbFBLAQItABQABgAIAAAAIQBllORx&#10;4AAAAAsBAAAPAAAAAAAAAAAAAAAAAJ4EAABkcnMvZG93bnJldi54bWxQSwUGAAAAAAQABADzAAAA&#10;qwUAAAAA&#10;" fillcolor="white [3201]" stroked="f" strokeweight=".5pt">
                <v:textbox>
                  <w:txbxContent>
                    <w:p w:rsidR="00514A12" w:rsidRPr="00F22E16" w:rsidRDefault="00514A12"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2736" behindDoc="0" locked="0" layoutInCell="1" allowOverlap="1" wp14:anchorId="0CFBA800" wp14:editId="2D68C884">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514A12" w:rsidRPr="00F22E16" w:rsidRDefault="00514A12"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FBA800" id="Text Box 92" o:spid="_x0000_s1162" type="#_x0000_t202" style="position:absolute;left:0;text-align:left;margin-left:323.25pt;margin-top:356.25pt;width:43.5pt;height:26.25pt;z-index:25157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A9HdtQwIA&#10;AIMEAAAOAAAAAAAAAAAAAAAAAC4CAABkcnMvZTJvRG9jLnhtbFBLAQItABQABgAIAAAAIQBu5v/Y&#10;4QAAAAsBAAAPAAAAAAAAAAAAAAAAAJ0EAABkcnMvZG93bnJldi54bWxQSwUGAAAAAAQABADzAAAA&#10;qwUAAAAA&#10;" fillcolor="white [3201]" stroked="f" strokeweight=".5pt">
                <v:textbox>
                  <w:txbxContent>
                    <w:p w:rsidR="00514A12" w:rsidRPr="00F22E16" w:rsidRDefault="00514A12" w:rsidP="00D31B09">
                      <w:r w:rsidRPr="00F22E16">
                        <w:t>D=0</w:t>
                      </w:r>
                    </w:p>
                  </w:txbxContent>
                </v:textbox>
              </v:shape>
            </w:pict>
          </mc:Fallback>
        </mc:AlternateContent>
      </w:r>
      <w:r w:rsidR="00F22E16">
        <w:rPr>
          <w:noProof/>
        </w:rPr>
        <mc:AlternateContent>
          <mc:Choice Requires="wps">
            <w:drawing>
              <wp:anchor distT="0" distB="0" distL="114300" distR="114300" simplePos="0" relativeHeight="251569664" behindDoc="0" locked="0" layoutInCell="1" allowOverlap="1" wp14:anchorId="27E1327E" wp14:editId="055ACAA4">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514A12" w:rsidRPr="00F22E16" w:rsidRDefault="00514A12"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E1327E" id="Text Box 89" o:spid="_x0000_s1163" type="#_x0000_t202" style="position:absolute;left:0;text-align:left;margin-left:124.5pt;margin-top:359.9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u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6bHhL5TNwcDRMkrdy06Daa+HDnXAYHTSIdQi3OCpNyEYH&#10;ibOa3K+/6aM/GIWVsw6jWHD/cyec4kx/N+D6fDKfx9lNl/nidIqLe2vZvrWYXbsmQDDB4lmZxOgf&#10;9FGsHLWP2JpVzAqTMBK5Cx6O4joMC4Ktk2q1Sk6YVivCtbm3MoaO6EUuHvpH4eyBsACmb+g4tCL/&#10;wNvgO+C+2gWqmkRqRHpA9UAAJj2NxWEr4yq9vSev12/H8jcA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PP71y5E&#10;AgAAgwQAAA4AAAAAAAAAAAAAAAAALgIAAGRycy9lMm9Eb2MueG1sUEsBAi0AFAAGAAgAAAAhAKj6&#10;uDziAAAACwEAAA8AAAAAAAAAAAAAAAAAngQAAGRycy9kb3ducmV2LnhtbFBLBQYAAAAABAAEAPMA&#10;AACtBQAAAAA=&#10;" fillcolor="white [3201]" stroked="f" strokeweight=".5pt">
                <v:textbox>
                  <w:txbxContent>
                    <w:p w:rsidR="00514A12" w:rsidRPr="00F22E16" w:rsidRDefault="00514A12"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8640" behindDoc="0" locked="0" layoutInCell="1" allowOverlap="1" wp14:anchorId="071CB845" wp14:editId="73D5D580">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45D9EF" id="Straight Arrow Connector 88" o:spid="_x0000_s1026" type="#_x0000_t32" style="position:absolute;margin-left:108pt;margin-top:113.25pt;width:61.5pt;height:32.25pt;z-index:25156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6592" behindDoc="0" locked="0" layoutInCell="1" allowOverlap="1" wp14:anchorId="6D6C96AB" wp14:editId="79DD120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48B5E1" id="Straight Arrow Connector 85" o:spid="_x0000_s1026" type="#_x0000_t32" style="position:absolute;margin-left:167.25pt;margin-top:309pt;width:12.75pt;height:1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2496" behindDoc="0" locked="0" layoutInCell="1" allowOverlap="1" wp14:anchorId="3109BD1C" wp14:editId="5DA8ACEB">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0">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w:lastRenderedPageBreak/>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2256E3" w:rsidRDefault="002256E3" w:rsidP="004A7949">
      <w:pPr>
        <w:rPr>
          <w:rFonts w:cstheme="minorHAnsi"/>
        </w:rPr>
      </w:pPr>
    </w:p>
    <w:p w:rsidR="00BD5989" w:rsidRPr="00BD5989" w:rsidRDefault="00BD5989" w:rsidP="002256E3">
      <w:pPr>
        <w:pStyle w:val="Heading4"/>
        <w:spacing w:before="0"/>
      </w:pPr>
      <w:bookmarkStart w:id="170" w:name="_Ref523927173"/>
      <w:bookmarkStart w:id="171" w:name="_Toc525057756"/>
      <w:r w:rsidRPr="00BD5989">
        <w:t>Distance calculation and calibration</w:t>
      </w:r>
      <w:bookmarkEnd w:id="170"/>
      <w:bookmarkEnd w:id="171"/>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lastRenderedPageBreak/>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5184" behindDoc="0" locked="0" layoutInCell="1" allowOverlap="1" wp14:anchorId="2AFE93BB" wp14:editId="0376370B">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514A12" w:rsidRPr="00DA6B64" w:rsidRDefault="00514A12" w:rsidP="002B7D01">
                            <w:pPr>
                              <w:pStyle w:val="Caption"/>
                            </w:pPr>
                            <w:bookmarkStart w:id="172" w:name="_Toc523735312"/>
                            <w:bookmarkStart w:id="173"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FE93BB" id="Text Box 1073741849" o:spid="_x0000_s1164" type="#_x0000_t202" style="position:absolute;left:0;text-align:left;margin-left:83.85pt;margin-top:196.25pt;width:311.4pt;height:.05pt;z-index:25180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CWosHTgCAAB4BAAADgAAAAAA&#10;AAAAAAAAAAAuAgAAZHJzL2Uyb0RvYy54bWxQSwECLQAUAAYACAAAACEAMgjsfuEAAAALAQAADwAA&#10;AAAAAAAAAAAAAACSBAAAZHJzL2Rvd25yZXYueG1sUEsFBgAAAAAEAAQA8wAAAKAFAAAAAA==&#10;" stroked="f">
                <v:textbox style="mso-fit-shape-to-text:t" inset="0,0,0,0">
                  <w:txbxContent>
                    <w:p w:rsidR="00514A12" w:rsidRPr="00DA6B64" w:rsidRDefault="00514A12" w:rsidP="002B7D01">
                      <w:pPr>
                        <w:pStyle w:val="Caption"/>
                      </w:pPr>
                      <w:bookmarkStart w:id="174" w:name="_Toc523735312"/>
                      <w:bookmarkStart w:id="175"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4"/>
                      <w:bookmarkEnd w:id="175"/>
                    </w:p>
                  </w:txbxContent>
                </v:textbox>
                <w10:wrap type="topAndBottom"/>
              </v:shape>
            </w:pict>
          </mc:Fallback>
        </mc:AlternateContent>
      </w:r>
      <w:r w:rsidRPr="00A906E4">
        <w:rPr>
          <w:noProof/>
        </w:rPr>
        <w:drawing>
          <wp:anchor distT="0" distB="0" distL="114300" distR="114300" simplePos="0" relativeHeight="251575808" behindDoc="0" locked="0" layoutInCell="1" allowOverlap="1" wp14:anchorId="692A46C2" wp14:editId="15E96F4C">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1">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90747">
      <w:pPr>
        <w:pStyle w:val="Heading4"/>
        <w:spacing w:before="0"/>
        <w:rPr>
          <w:sz w:val="30"/>
          <w:szCs w:val="30"/>
        </w:rPr>
      </w:pPr>
      <w:bookmarkStart w:id="176" w:name="_Ref523927127"/>
      <w:bookmarkStart w:id="177" w:name="_Toc525057757"/>
      <w:r>
        <w:t xml:space="preserve">Marker </w:t>
      </w:r>
      <w:r w:rsidR="004B0ACC">
        <w:t>a</w:t>
      </w:r>
      <w:r>
        <w:t xml:space="preserve">lignment </w:t>
      </w:r>
      <w:r w:rsidR="004B0ACC">
        <w:t>c</w:t>
      </w:r>
      <w:r>
        <w:t>alculations</w:t>
      </w:r>
      <w:bookmarkEnd w:id="176"/>
      <w:bookmarkEnd w:id="177"/>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991A57">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BUMTk6MDU6MTY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991A57">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C80922"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A072C" w:rsidRDefault="00C80922" w:rsidP="00714606">
      <w:pPr>
        <w:ind w:left="2880" w:firstLine="720"/>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817885" w:rsidRPr="00E27F7B" w:rsidRDefault="00817885" w:rsidP="00714606">
      <w:pPr>
        <w:ind w:left="2880" w:firstLine="720"/>
      </w:pPr>
    </w:p>
    <w:p w:rsidR="0042658E" w:rsidRPr="0042658E" w:rsidRDefault="00E95342" w:rsidP="00817885">
      <w:pPr>
        <w:pStyle w:val="Heading4"/>
        <w:spacing w:before="0"/>
        <w:rPr>
          <w:sz w:val="30"/>
          <w:szCs w:val="30"/>
        </w:rPr>
      </w:pPr>
      <w:bookmarkStart w:id="178" w:name="_Ref523908509"/>
      <w:bookmarkStart w:id="179" w:name="_Toc525057758"/>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78"/>
      <w:bookmarkEnd w:id="179"/>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991A57">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wVDE5OjA1OjE2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991A57">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C80922"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C80922"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C80922"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C80922"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lastRenderedPageBreak/>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FA480E" w:rsidRDefault="00FA480E" w:rsidP="005338E2"/>
    <w:p w:rsidR="003D5992" w:rsidRDefault="007A4130" w:rsidP="003D5992">
      <w:pPr>
        <w:keepNext/>
        <w:jc w:val="center"/>
      </w:pPr>
      <w:r>
        <w:rPr>
          <w:rFonts w:cstheme="minorHAnsi"/>
          <w:noProof/>
        </w:rPr>
        <mc:AlternateContent>
          <mc:Choice Requires="wps">
            <w:drawing>
              <wp:anchor distT="0" distB="0" distL="114300" distR="114300" simplePos="0" relativeHeight="251951616" behindDoc="0" locked="0" layoutInCell="1" allowOverlap="1" wp14:anchorId="375F82E3" wp14:editId="662D14DB">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F82E3" id="Text Box 1073741964" o:spid="_x0000_s1165"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" filled="f" stroked="f" strokeweight=".5pt">
                <v:textbox>
                  <w:txbxContent>
                    <w:p w:rsidR="00514A12" w:rsidRPr="007A4130" w:rsidRDefault="00514A12">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6A85FFF4" wp14:editId="31B93126">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5FFF4" id="Text Box 1073741965" o:spid="_x0000_s1166"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9I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Nh8v0g5AgAAawQAAA4AAAAA&#10;AAAAAAAAAAAALgIAAGRycy9lMm9Eb2MueG1sUEsBAi0AFAAGAAgAAAAhAFAZipDhAAAACwEAAA8A&#10;AAAAAAAAAAAAAAAAkwQAAGRycy9kb3ducmV2LnhtbFBLBQYAAAAABAAEAPMAAAChBQ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289F3BCC" wp14:editId="7FC5D566">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F3BCC" id="Text Box 1073741966" o:spid="_x0000_s1167"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J1hZRQ5AgAAawQAAA4AAAAA&#10;AAAAAAAAAAAALgIAAGRycy9lMm9Eb2MueG1sUEsBAi0AFAAGAAgAAAAhAJPakFThAAAACwEAAA8A&#10;AAAAAAAAAAAAAAAAkwQAAGRycy9kb3ducmV2LnhtbFBLBQYAAAAABAAEAPMAAAChBQ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6398B784" wp14:editId="74C540C1">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8B784" id="Text Box 1073741968" o:spid="_x0000_s1168"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4E522B57" wp14:editId="415592EE">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22B57" id="Text Box 1073741971" o:spid="_x0000_s1169"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2gpkjkCAABrBAAADgAAAAAA&#10;AAAAAAAAAAAuAgAAZHJzL2Uyb0RvYy54bWxQSwECLQAUAAYACAAAACEA8oh67OAAAAAKAQAADwAA&#10;AAAAAAAAAAAAAACTBAAAZHJzL2Rvd25yZXYueG1sUEsFBgAAAAAEAAQA8wAAAKAFA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0AF284A3" wp14:editId="14D72255">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284A3" id="Text Box 1073741969" o:spid="_x0000_s1170"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I0PpuA5AgAAawQAAA4AAAAA&#10;AAAAAAAAAAAALgIAAGRycy9lMm9Eb2MueG1sUEsBAi0AFAAGAAgAAAAhAISr78DhAAAACwEAAA8A&#10;AAAAAAAAAAAAAAAAkwQAAGRycy9kb3ducmV2LnhtbFBLBQYAAAAABAAEAPMAAAChBQ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1C4CC470" wp14:editId="4818C0F2">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CC470" id="Text Box 1073741967" o:spid="_x0000_s1171"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B+Y89LOAIAAGsEAAAOAAAA&#10;AAAAAAAAAAAAAC4CAABkcnMvZTJvRG9jLnhtbFBLAQItABQABgAIAAAAIQCXhcNf4wAAAAsBAAAP&#10;AAAAAAAAAAAAAAAAAJIEAABkcnMvZG93bnJldi54bWxQSwUGAAAAAAQABADzAAAAogUAAAAA&#10;" filled="f" stroked="f" strokeweight=".5pt">
                <v:textbox>
                  <w:txbxContent>
                    <w:p w:rsidR="00514A12" w:rsidRPr="007A4130" w:rsidRDefault="00514A12"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78AEEFF5" wp14:editId="6A38875B">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73B861"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15ADA9EB" wp14:editId="425C5983">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28BFAD"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6BE2D8D2" wp14:editId="78A4CF25">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262174"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65ABBD25" wp14:editId="08841447">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4">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2B7D01">
      <w:pPr>
        <w:pStyle w:val="Caption"/>
      </w:pPr>
      <w:bookmarkStart w:id="180" w:name="_Toc525054552"/>
      <w:r>
        <w:t xml:space="preserve">Figure </w:t>
      </w:r>
      <w:r w:rsidR="00494A48">
        <w:fldChar w:fldCharType="begin"/>
      </w:r>
      <w:r w:rsidR="00494A48">
        <w:instrText xml:space="preserve"> STYLEREF 1 \s </w:instrText>
      </w:r>
      <w:r w:rsidR="00494A48">
        <w:fldChar w:fldCharType="separate"/>
      </w:r>
      <w:r w:rsidR="00514A12">
        <w:rPr>
          <w:cs/>
        </w:rPr>
        <w:t>‎</w:t>
      </w:r>
      <w:r w:rsidR="00514A12">
        <w:t>3</w:t>
      </w:r>
      <w:r w:rsidR="00494A48">
        <w:fldChar w:fldCharType="end"/>
      </w:r>
      <w:r w:rsidR="00494A48">
        <w:t>.</w:t>
      </w:r>
      <w:r w:rsidR="00494A48">
        <w:fldChar w:fldCharType="begin"/>
      </w:r>
      <w:r w:rsidR="00494A48">
        <w:instrText xml:space="preserve"> SEQ Figure \* ARABIC \s 1 </w:instrText>
      </w:r>
      <w:r w:rsidR="00494A48">
        <w:fldChar w:fldCharType="separate"/>
      </w:r>
      <w:r w:rsidR="00514A12">
        <w:t>29</w:t>
      </w:r>
      <w:r w:rsidR="00494A48">
        <w:fldChar w:fldCharType="end"/>
      </w:r>
      <w:r>
        <w:t>:</w:t>
      </w:r>
      <w:bookmarkEnd w:id="180"/>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7232" behindDoc="0" locked="0" layoutInCell="1" allowOverlap="1" wp14:anchorId="4E0AA77B" wp14:editId="09C802A9">
                <wp:simplePos x="0" y="0"/>
                <wp:positionH relativeFrom="margin">
                  <wp:align>center</wp:align>
                </wp:positionH>
                <wp:positionV relativeFrom="paragraph">
                  <wp:posOffset>3054927</wp:posOffset>
                </wp:positionV>
                <wp:extent cx="5238115" cy="1143000"/>
                <wp:effectExtent l="0" t="0" r="635"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1143000"/>
                        </a:xfrm>
                        <a:prstGeom prst="rect">
                          <a:avLst/>
                        </a:prstGeom>
                        <a:solidFill>
                          <a:prstClr val="white"/>
                        </a:solidFill>
                        <a:ln>
                          <a:noFill/>
                        </a:ln>
                      </wps:spPr>
                      <wps:txbx>
                        <w:txbxContent>
                          <w:p w:rsidR="00514A12" w:rsidRPr="009E20BA" w:rsidRDefault="00514A12" w:rsidP="002B7D01">
                            <w:pPr>
                              <w:pStyle w:val="Caption"/>
                            </w:pPr>
                            <w:bookmarkStart w:id="181"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514A12" w:rsidRPr="00414CC2" w:rsidRDefault="00514A12" w:rsidP="002B7D01">
                            <w:pPr>
                              <w:pStyle w:val="Caption"/>
                            </w:pPr>
                          </w:p>
                          <w:p w:rsidR="00514A12" w:rsidRPr="003A70B6" w:rsidRDefault="00514A12" w:rsidP="002B7D01">
                            <w:pPr>
                              <w:pStyle w:val="Caption"/>
                            </w:pPr>
                          </w:p>
                          <w:p w:rsidR="00514A12" w:rsidRPr="00414CC2" w:rsidRDefault="00514A12" w:rsidP="002B7D01">
                            <w:pPr>
                              <w:pStyle w:val="Caption"/>
                            </w:pPr>
                          </w:p>
                          <w:bookmarkEnd w:id="181"/>
                          <w:p w:rsidR="00514A12" w:rsidRPr="00414CC2"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AA77B" id="Text Box 1073741850" o:spid="_x0000_s1172" type="#_x0000_t202" style="position:absolute;left:0;text-align:left;margin-left:0;margin-top:240.55pt;width:412.45pt;height:90pt;z-index:2518072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" stroked="f">
                <v:textbox inset="0,0,0,0">
                  <w:txbxContent>
                    <w:p w:rsidR="00514A12" w:rsidRPr="009E20BA" w:rsidRDefault="00514A12" w:rsidP="002B7D01">
                      <w:pPr>
                        <w:pStyle w:val="Caption"/>
                      </w:pPr>
                      <w:bookmarkStart w:id="182"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514A12" w:rsidRPr="00414CC2" w:rsidRDefault="00514A12" w:rsidP="002B7D01">
                      <w:pPr>
                        <w:pStyle w:val="Caption"/>
                      </w:pPr>
                    </w:p>
                    <w:p w:rsidR="00514A12" w:rsidRPr="003A70B6" w:rsidRDefault="00514A12" w:rsidP="002B7D01">
                      <w:pPr>
                        <w:pStyle w:val="Caption"/>
                      </w:pPr>
                    </w:p>
                    <w:p w:rsidR="00514A12" w:rsidRPr="00414CC2" w:rsidRDefault="00514A12" w:rsidP="002B7D01">
                      <w:pPr>
                        <w:pStyle w:val="Caption"/>
                      </w:pPr>
                    </w:p>
                    <w:bookmarkEnd w:id="182"/>
                    <w:p w:rsidR="00514A12" w:rsidRPr="00414CC2" w:rsidRDefault="00514A12" w:rsidP="002B7D01">
                      <w:pPr>
                        <w:pStyle w:val="Caption"/>
                      </w:pPr>
                    </w:p>
                  </w:txbxContent>
                </v:textbox>
                <w10:wrap type="topAndBottom" anchorx="margin"/>
              </v:shape>
            </w:pict>
          </mc:Fallback>
        </mc:AlternateContent>
      </w:r>
      <w:r>
        <w:rPr>
          <w:noProof/>
        </w:rPr>
        <w:drawing>
          <wp:anchor distT="0" distB="0" distL="114300" distR="114300" simplePos="0" relativeHeight="251563520" behindDoc="0" locked="0" layoutInCell="1" allowOverlap="1" wp14:anchorId="591AD33A" wp14:editId="75263CFF">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2">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F1C5F" w:rsidP="00D31B09">
      <w:r>
        <w:rPr>
          <w:noProof/>
        </w:rPr>
        <w:lastRenderedPageBreak/>
        <w:drawing>
          <wp:anchor distT="0" distB="0" distL="114300" distR="114300" simplePos="0" relativeHeight="251564544" behindDoc="0" locked="0" layoutInCell="1" allowOverlap="1" wp14:anchorId="56FEF62D" wp14:editId="0E36F9C9">
            <wp:simplePos x="0" y="0"/>
            <wp:positionH relativeFrom="margin">
              <wp:posOffset>1114020</wp:posOffset>
            </wp:positionH>
            <wp:positionV relativeFrom="paragraph">
              <wp:posOffset>219941</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3">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7219" w:rsidRDefault="00127219" w:rsidP="00D31B09"/>
    <w:p w:rsidR="002F7EED" w:rsidRDefault="002F7EED" w:rsidP="001A641E">
      <w:r>
        <w:rPr>
          <w:noProof/>
        </w:rPr>
        <mc:AlternateContent>
          <mc:Choice Requires="wps">
            <w:drawing>
              <wp:anchor distT="0" distB="0" distL="114300" distR="114300" simplePos="0" relativeHeight="251809280" behindDoc="0" locked="0" layoutInCell="1" allowOverlap="1" wp14:anchorId="6E195AE6" wp14:editId="5DC12350">
                <wp:simplePos x="0" y="0"/>
                <wp:positionH relativeFrom="margin">
                  <wp:posOffset>858520</wp:posOffset>
                </wp:positionH>
                <wp:positionV relativeFrom="paragraph">
                  <wp:posOffset>-1031240</wp:posOffset>
                </wp:positionV>
                <wp:extent cx="4067175" cy="1052830"/>
                <wp:effectExtent l="0" t="0" r="9525"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1052830"/>
                        </a:xfrm>
                        <a:prstGeom prst="rect">
                          <a:avLst/>
                        </a:prstGeom>
                        <a:solidFill>
                          <a:prstClr val="white"/>
                        </a:solidFill>
                        <a:ln>
                          <a:noFill/>
                        </a:ln>
                      </wps:spPr>
                      <wps:txbx>
                        <w:txbxContent>
                          <w:p w:rsidR="00514A12" w:rsidRPr="009E20BA" w:rsidRDefault="00514A12" w:rsidP="002B7D01">
                            <w:pPr>
                              <w:pStyle w:val="Caption"/>
                            </w:pPr>
                            <w:bookmarkStart w:id="183"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514A12" w:rsidRPr="003A70B6" w:rsidRDefault="00514A12" w:rsidP="002B7D01">
                            <w:pPr>
                              <w:pStyle w:val="Caption"/>
                            </w:pPr>
                          </w:p>
                          <w:p w:rsidR="00514A12" w:rsidRPr="003A70B6" w:rsidRDefault="00514A12" w:rsidP="002B7D01">
                            <w:pPr>
                              <w:pStyle w:val="Caption"/>
                            </w:pPr>
                          </w:p>
                          <w:p w:rsidR="00514A12" w:rsidRPr="003A70B6" w:rsidRDefault="00514A12" w:rsidP="002B7D01">
                            <w:pPr>
                              <w:pStyle w:val="Caption"/>
                            </w:pPr>
                          </w:p>
                          <w:p w:rsidR="00514A12" w:rsidRDefault="00514A12"/>
                          <w:bookmarkEnd w:id="183"/>
                          <w:p w:rsidR="00514A12" w:rsidRPr="003A70B6"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195AE6" id="Text Box 1073741858" o:spid="_x0000_s1173" type="#_x0000_t202" style="position:absolute;left:0;text-align:left;margin-left:67.6pt;margin-top:-81.2pt;width:320.25pt;height:82.9pt;z-index:251809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" stroked="f">
                <v:textbox inset="0,0,0,0">
                  <w:txbxContent>
                    <w:p w:rsidR="00514A12" w:rsidRPr="009E20BA" w:rsidRDefault="00514A12" w:rsidP="002B7D01">
                      <w:pPr>
                        <w:pStyle w:val="Caption"/>
                      </w:pPr>
                      <w:bookmarkStart w:id="184"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514A12" w:rsidRPr="003A70B6" w:rsidRDefault="00514A12" w:rsidP="002B7D01">
                      <w:pPr>
                        <w:pStyle w:val="Caption"/>
                      </w:pPr>
                    </w:p>
                    <w:p w:rsidR="00514A12" w:rsidRPr="003A70B6" w:rsidRDefault="00514A12" w:rsidP="002B7D01">
                      <w:pPr>
                        <w:pStyle w:val="Caption"/>
                      </w:pPr>
                    </w:p>
                    <w:p w:rsidR="00514A12" w:rsidRPr="003A70B6" w:rsidRDefault="00514A12" w:rsidP="002B7D01">
                      <w:pPr>
                        <w:pStyle w:val="Caption"/>
                      </w:pPr>
                    </w:p>
                    <w:p w:rsidR="00514A12" w:rsidRDefault="00514A12"/>
                    <w:bookmarkEnd w:id="184"/>
                    <w:p w:rsidR="00514A12" w:rsidRPr="003A70B6" w:rsidRDefault="00514A12" w:rsidP="002B7D01">
                      <w:pPr>
                        <w:pStyle w:val="Caption"/>
                      </w:pPr>
                    </w:p>
                  </w:txbxContent>
                </v:textbox>
                <w10:wrap type="topAndBottom" anchorx="margin"/>
              </v:shape>
            </w:pict>
          </mc:Fallback>
        </mc:AlternateContent>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14A12">
        <w:rPr>
          <w:cs/>
        </w:rPr>
        <w:t>‎</w:t>
      </w:r>
      <w:r w:rsidR="00514A12">
        <w:t>3.1.1.2</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85" w:name="_Ref523925375"/>
      <w:bookmarkStart w:id="186" w:name="_Ref524006251"/>
      <w:bookmarkStart w:id="187" w:name="_Toc525057759"/>
      <w:r w:rsidRPr="00387B61">
        <w:lastRenderedPageBreak/>
        <w:t>Graphical</w:t>
      </w:r>
      <w:r>
        <w:t xml:space="preserve"> user interface implementation</w:t>
      </w:r>
      <w:bookmarkEnd w:id="185"/>
      <w:bookmarkEnd w:id="186"/>
      <w:bookmarkEnd w:id="187"/>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4768" behindDoc="0" locked="0" layoutInCell="1" allowOverlap="1" wp14:anchorId="55749458" wp14:editId="746BDD77">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749458" id="Group 1073741896" o:spid="_x0000_s1174" style="position:absolute;left:0;text-align:left;margin-left:40.5pt;margin-top:2.8pt;width:376.5pt;height:216.75pt;z-index:251744768;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">
                <v:rect id="Rectangle 121" o:spid="_x0000_s1175"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p w:rsidR="00514A12" w:rsidRDefault="00514A12"/>
                      <w:p w:rsidR="00514A12" w:rsidRPr="009C3D05" w:rsidRDefault="00514A12" w:rsidP="00584880">
                        <w:pPr>
                          <w:jc w:val="center"/>
                        </w:pPr>
                        <w:r>
                          <w:t>Entering MRI and Z-marker parameters</w:t>
                        </w:r>
                      </w:p>
                    </w:txbxContent>
                  </v:textbox>
                </v:rect>
                <v:rect id="Rectangle 123" o:spid="_x0000_s1176"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p w:rsidR="00514A12" w:rsidRDefault="00514A12"/>
                      <w:p w:rsidR="00514A12" w:rsidRPr="009C3D05" w:rsidRDefault="00514A12" w:rsidP="00584880">
                        <w:pPr>
                          <w:jc w:val="center"/>
                        </w:pPr>
                        <w:r>
                          <w:t>Z-frame segmentation</w:t>
                        </w:r>
                      </w:p>
                    </w:txbxContent>
                  </v:textbox>
                </v:rect>
                <v:rect id="Rectangle 1073741862" o:spid="_x0000_s1177"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p w:rsidR="00514A12" w:rsidRDefault="00514A12"/>
                      <w:p w:rsidR="00514A12" w:rsidRDefault="00514A12" w:rsidP="00584880">
                        <w:pPr>
                          <w:jc w:val="center"/>
                        </w:pPr>
                        <w:r>
                          <w:t>Image</w:t>
                        </w:r>
                      </w:p>
                      <w:p w:rsidR="00514A12" w:rsidRPr="009C3D05" w:rsidRDefault="00514A12" w:rsidP="00D31B09">
                        <w:r>
                          <w:t>pre-processing</w:t>
                        </w:r>
                      </w:p>
                    </w:txbxContent>
                  </v:textbox>
                </v:rect>
                <v:rect id="Rectangle 1073741882" o:spid="_x0000_s1178"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p w:rsidR="00514A12" w:rsidRDefault="00514A12"/>
                      <w:p w:rsidR="00514A12" w:rsidRPr="009C3D05" w:rsidRDefault="00514A12" w:rsidP="00584880">
                        <w:pPr>
                          <w:jc w:val="center"/>
                        </w:pPr>
                        <w:r>
                          <w:t>Fiducial center detection</w:t>
                        </w:r>
                      </w:p>
                    </w:txbxContent>
                  </v:textbox>
                </v:rect>
                <v:shape id="Straight Arrow Connector 1073741894" o:spid="_x0000_s1179"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80"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1"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2"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p w:rsidR="00514A12" w:rsidRDefault="00514A12"/>
                      <w:p w:rsidR="00514A12" w:rsidRPr="009C3D05" w:rsidRDefault="00514A12" w:rsidP="00584880">
                        <w:pPr>
                          <w:jc w:val="center"/>
                        </w:pPr>
                        <w:r>
                          <w:t>Alignment detection</w:t>
                        </w:r>
                      </w:p>
                    </w:txbxContent>
                  </v:textbox>
                </v:rect>
                <v:rect id="Rectangle 191" o:spid="_x0000_s1183"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p w:rsidR="00514A12" w:rsidRDefault="00514A12"/>
                      <w:p w:rsidR="00514A12" w:rsidRPr="009C3D05" w:rsidRDefault="00514A12" w:rsidP="00584880">
                        <w:pPr>
                          <w:jc w:val="center"/>
                        </w:pPr>
                        <w:r>
                          <w:t>Calibration</w:t>
                        </w:r>
                      </w:p>
                    </w:txbxContent>
                  </v:textbox>
                </v:rect>
                <v:rect id="Rectangle 1073741902" o:spid="_x0000_s1184"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p w:rsidR="00514A12" w:rsidRDefault="00514A12"/>
                      <w:p w:rsidR="00514A12" w:rsidRPr="009C3D05" w:rsidRDefault="00514A12" w:rsidP="00584880">
                        <w:pPr>
                          <w:jc w:val="center"/>
                        </w:pPr>
                        <w:r>
                          <w:t>Rotation adjustment</w:t>
                        </w:r>
                      </w:p>
                    </w:txbxContent>
                  </v:textbox>
                </v:rect>
                <v:shape id="Straight Arrow Connector 1073741904" o:spid="_x0000_s1185"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6"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7"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2720" behindDoc="0" locked="0" layoutInCell="1" allowOverlap="1" wp14:anchorId="691C14D7" wp14:editId="75586A9F">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14A12" w:rsidRPr="009C3D05" w:rsidRDefault="00514A12" w:rsidP="00584880">
                            <w:pPr>
                              <w:jc w:val="center"/>
                            </w:pPr>
                            <w:r w:rsidRPr="009C3D05">
                              <w:t>Import</w:t>
                            </w:r>
                            <w:r>
                              <w:t>ing image/ Triggering capture device</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514A12" w:rsidRDefault="00514A12"/>
                          <w:p w:rsidR="00514A12" w:rsidRPr="006A5663" w:rsidRDefault="00514A12" w:rsidP="002B7D01">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C14D7" id="Rectangle 98" o:spid="_x0000_s1188" style="position:absolute;left:0;text-align:left;margin-left:42.75pt;margin-top:.55pt;width:156.75pt;height:52.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" fillcolor="#2e74b5 [2404]" stroked="f" strokeweight="1pt">
                <v:textbox>
                  <w:txbxContent>
                    <w:p w:rsidR="00514A12" w:rsidRPr="009C3D05" w:rsidRDefault="00514A12" w:rsidP="00584880">
                      <w:pPr>
                        <w:jc w:val="center"/>
                      </w:pPr>
                      <w:r w:rsidRPr="009C3D05">
                        <w:t>Import</w:t>
                      </w:r>
                      <w:r>
                        <w:t>ing image/ Triggering capture device</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514A12" w:rsidRDefault="00514A12"/>
                    <w:p w:rsidR="00514A12" w:rsidRPr="006A5663" w:rsidRDefault="00514A12" w:rsidP="002B7D01">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w:t>
                      </w:r>
                      <w:r w:rsidRPr="00810627">
                        <w:t xml:space="preserve"> </w:t>
                      </w:r>
                      <w:r>
                        <w:t>The process flowchart of the implemented algorithm in GUI.</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4</w:t>
                        </w:r>
                      </w:fldSimple>
                      <w:r>
                        <w:t xml:space="preserve">: A view of the GUI for the alignment detection procedure.Figure </w:t>
                      </w:r>
                      <w:fldSimple w:instr=" STYLEREF 1 \s ">
                        <w:r>
                          <w:rPr>
                            <w:noProof/>
                            <w:cs/>
                          </w:rPr>
                          <w:t>‎</w:t>
                        </w:r>
                        <w:r>
                          <w:rPr>
                            <w:noProof/>
                          </w:rPr>
                          <w:t>3</w:t>
                        </w:r>
                      </w:fldSimple>
                      <w:r>
                        <w:t>.</w:t>
                      </w:r>
                      <w:fldSimple w:instr=" SEQ Figure \* ARABIC \s 1 ">
                        <w:r>
                          <w:rPr>
                            <w:noProof/>
                          </w:rPr>
                          <w:t>35</w:t>
                        </w:r>
                      </w:fldSimple>
                      <w:r>
                        <w:t>:</w:t>
                      </w:r>
                      <w:r w:rsidRPr="00810627">
                        <w:t xml:space="preserve"> </w:t>
                      </w:r>
                      <w:r>
                        <w:t>The process flowchart of the implemented algorithm in GUI</w:t>
                      </w:r>
                      <w:r w:rsidRPr="009C3D05">
                        <w:t>Import</w:t>
                      </w:r>
                      <w:r>
                        <w:t>ing image/ Triggering capture device</w:t>
                      </w:r>
                    </w:p>
                    <w:p w:rsidR="00514A12" w:rsidRDefault="00514A12"/>
                    <w:p w:rsidR="00514A12" w:rsidRPr="009C3D05" w:rsidRDefault="00514A12" w:rsidP="00584880">
                      <w:pPr>
                        <w:jc w:val="center"/>
                      </w:pPr>
                      <w:r>
                        <w:t xml:space="preserve">Figure </w:t>
                      </w:r>
                      <w:fldSimple w:instr=" STYLEREF 1 \s ">
                        <w:r>
                          <w:rPr>
                            <w:noProof/>
                            <w:cs/>
                          </w:rPr>
                          <w:t>‎</w:t>
                        </w:r>
                        <w:r>
                          <w:rPr>
                            <w:noProof/>
                          </w:rPr>
                          <w:t>3</w:t>
                        </w:r>
                      </w:fldSimple>
                      <w:r>
                        <w:t>.</w:t>
                      </w:r>
                      <w:fldSimple w:instr=" SEQ Figure \* ARABIC \s 1 ">
                        <w:r>
                          <w:rPr>
                            <w:noProof/>
                          </w:rPr>
                          <w:t>36</w:t>
                        </w:r>
                      </w:fldSimple>
                      <w:r>
                        <w:t>:</w:t>
                      </w:r>
                      <w:r w:rsidRPr="00810627">
                        <w:t xml:space="preserve"> </w:t>
                      </w:r>
                      <w:r>
                        <w:t>The process flowchart of the implemented algorithm in GUI.</w:t>
                      </w: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3744" behindDoc="0" locked="0" layoutInCell="1" allowOverlap="1" wp14:anchorId="5BFF52E4" wp14:editId="6D1BDBDA">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C40D14" id="Straight Arrow Connector 1073741903" o:spid="_x0000_s1026" type="#_x0000_t32" style="position:absolute;margin-left:105pt;margin-top:22.4pt;width:0;height:20.25pt;z-index:251743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1328" behindDoc="0" locked="0" layoutInCell="1" allowOverlap="1" wp14:anchorId="60CE3108" wp14:editId="613BDD0A">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B0AEDB" id="Straight Arrow Connector 1073741873" o:spid="_x0000_s1026" type="#_x0000_t32" style="position:absolute;margin-left:84.8pt;margin-top:20.55pt;width:0;height:24.9pt;z-index:251811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3376" behindDoc="0" locked="0" layoutInCell="1" allowOverlap="1" wp14:anchorId="509BC05E" wp14:editId="022FBA08">
                <wp:simplePos x="0" y="0"/>
                <wp:positionH relativeFrom="column">
                  <wp:posOffset>512618</wp:posOffset>
                </wp:positionH>
                <wp:positionV relativeFrom="paragraph">
                  <wp:posOffset>240261</wp:posOffset>
                </wp:positionV>
                <wp:extent cx="4781550" cy="464127"/>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464127"/>
                        </a:xfrm>
                        <a:prstGeom prst="rect">
                          <a:avLst/>
                        </a:prstGeom>
                        <a:solidFill>
                          <a:prstClr val="white"/>
                        </a:solidFill>
                        <a:ln>
                          <a:noFill/>
                        </a:ln>
                      </wps:spPr>
                      <wps:txbx>
                        <w:txbxContent>
                          <w:p w:rsidR="00514A12" w:rsidRPr="006A5663" w:rsidRDefault="00514A12" w:rsidP="002B7D01">
                            <w:pPr>
                              <w:pStyle w:val="Caption"/>
                            </w:pPr>
                            <w:bookmarkStart w:id="188"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p>
                          <w:bookmarkEnd w:id="188"/>
                          <w:p w:rsidR="00514A12" w:rsidRPr="006A5663"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9BC05E" id="Text Box 1073741886" o:spid="_x0000_s1189" type="#_x0000_t202" style="position:absolute;left:0;text-align:left;margin-left:40.35pt;margin-top:18.9pt;width:376.5pt;height:36.55pt;z-index:251813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" stroked="f">
                <v:textbox inset="0,0,0,0">
                  <w:txbxContent>
                    <w:p w:rsidR="00514A12" w:rsidRPr="006A5663" w:rsidRDefault="00514A12" w:rsidP="002B7D01">
                      <w:pPr>
                        <w:pStyle w:val="Caption"/>
                      </w:pPr>
                      <w:bookmarkStart w:id="189"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w:t>
                      </w:r>
                      <w:r w:rsidRPr="00810627">
                        <w:t xml:space="preserve"> </w:t>
                      </w:r>
                      <w:r>
                        <w:t>The process flowchart of the implemented algorithm in GUI.</w:t>
                      </w:r>
                    </w:p>
                    <w:bookmarkEnd w:id="189"/>
                    <w:p w:rsidR="00514A12" w:rsidRPr="006A5663" w:rsidRDefault="00514A12" w:rsidP="002B7D01">
                      <w:pPr>
                        <w:pStyle w:val="Caption"/>
                      </w:pP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Pr="008F523E" w:rsidRDefault="009307D5" w:rsidP="008F523E">
      <w:pPr>
        <w:rPr>
          <w:rFonts w:cstheme="minorHAnsi"/>
        </w:rPr>
      </w:pPr>
      <w:r>
        <w:rPr>
          <w:noProof/>
        </w:rPr>
        <w:lastRenderedPageBreak/>
        <w:drawing>
          <wp:anchor distT="0" distB="0" distL="114300" distR="114300" simplePos="0" relativeHeight="251745792" behindDoc="0" locked="0" layoutInCell="1" allowOverlap="1" wp14:anchorId="7C007D40" wp14:editId="39D1F0DF">
            <wp:simplePos x="0" y="0"/>
            <wp:positionH relativeFrom="margin">
              <wp:posOffset>-1045845</wp:posOffset>
            </wp:positionH>
            <wp:positionV relativeFrom="paragraph">
              <wp:posOffset>1871345</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5424" behindDoc="0" locked="0" layoutInCell="1" allowOverlap="1" wp14:anchorId="461265B7" wp14:editId="4AD4FAFE">
                <wp:simplePos x="0" y="0"/>
                <wp:positionH relativeFrom="margin">
                  <wp:posOffset>353060</wp:posOffset>
                </wp:positionH>
                <wp:positionV relativeFrom="paragraph">
                  <wp:posOffset>7649152</wp:posOffset>
                </wp:positionV>
                <wp:extent cx="4552950" cy="567690"/>
                <wp:effectExtent l="0" t="0" r="0" b="3810"/>
                <wp:wrapTopAndBottom/>
                <wp:docPr id="64" name="Text Box 64"/>
                <wp:cNvGraphicFramePr/>
                <a:graphic xmlns:a="http://schemas.openxmlformats.org/drawingml/2006/main">
                  <a:graphicData uri="http://schemas.microsoft.com/office/word/2010/wordprocessingShape">
                    <wps:wsp>
                      <wps:cNvSpPr txBox="1"/>
                      <wps:spPr>
                        <a:xfrm>
                          <a:off x="0" y="0"/>
                          <a:ext cx="4552950" cy="567690"/>
                        </a:xfrm>
                        <a:prstGeom prst="rect">
                          <a:avLst/>
                        </a:prstGeom>
                        <a:solidFill>
                          <a:prstClr val="white"/>
                        </a:solidFill>
                        <a:ln>
                          <a:noFill/>
                        </a:ln>
                      </wps:spPr>
                      <wps:txbx>
                        <w:txbxContent>
                          <w:p w:rsidR="00514A12" w:rsidRPr="004951DD" w:rsidRDefault="00514A12" w:rsidP="002B7D01">
                            <w:pPr>
                              <w:pStyle w:val="Caption"/>
                            </w:pPr>
                            <w:bookmarkStart w:id="190"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p>
                          <w:p w:rsidR="00514A12" w:rsidRDefault="00514A12"/>
                          <w:bookmarkEnd w:id="190"/>
                          <w:p w:rsidR="00514A12" w:rsidRPr="004951DD"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1265B7" id="Text Box 64" o:spid="_x0000_s1190" type="#_x0000_t202" style="position:absolute;left:0;text-align:left;margin-left:27.8pt;margin-top:602.3pt;width:358.5pt;height:44.7pt;z-index:251815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XyNQIAAGsEAAAOAAAAZHJzL2Uyb0RvYy54bWysVFFv2yAQfp+0/4B4X5xETb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" stroked="f">
                <v:textbox inset="0,0,0,0">
                  <w:txbxContent>
                    <w:p w:rsidR="00514A12" w:rsidRPr="004951DD" w:rsidRDefault="00514A12" w:rsidP="002B7D01">
                      <w:pPr>
                        <w:pStyle w:val="Caption"/>
                      </w:pPr>
                      <w:bookmarkStart w:id="191"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view of the GUI for the alignment detection procedure.</w:t>
                      </w:r>
                    </w:p>
                    <w:p w:rsidR="00514A12" w:rsidRDefault="00514A12"/>
                    <w:bookmarkEnd w:id="191"/>
                    <w:p w:rsidR="00514A12" w:rsidRPr="004951DD" w:rsidRDefault="00514A12" w:rsidP="002B7D01">
                      <w:pPr>
                        <w:pStyle w:val="Caption"/>
                      </w:pPr>
                    </w:p>
                  </w:txbxContent>
                </v:textbox>
                <w10:wrap type="topAndBottom" anchorx="margin"/>
              </v:shape>
            </w:pict>
          </mc:Fallback>
        </mc:AlternateContent>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50912" behindDoc="0" locked="0" layoutInCell="1" allowOverlap="1" wp14:anchorId="67ADB01F" wp14:editId="0D4A8AE7">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6816" behindDoc="0" locked="0" layoutInCell="1" allowOverlap="1" wp14:anchorId="7FBF7A22" wp14:editId="6FBD6FB9">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7840" behindDoc="0" locked="0" layoutInCell="1" allowOverlap="1" wp14:anchorId="5173F255" wp14:editId="682496E5">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Pr="00FB0F12" w:rsidRDefault="00FB0F12" w:rsidP="00FB0F12">
      <w:pPr>
        <w:rPr>
          <w:rFonts w:cstheme="minorHAnsi"/>
        </w:rPr>
      </w:pPr>
      <w:r>
        <w:rPr>
          <w:noProof/>
        </w:rPr>
        <mc:AlternateContent>
          <mc:Choice Requires="wps">
            <w:drawing>
              <wp:anchor distT="0" distB="0" distL="114300" distR="114300" simplePos="0" relativeHeight="251817472" behindDoc="0" locked="0" layoutInCell="1" allowOverlap="1" wp14:anchorId="5EBDBE3C" wp14:editId="3037E4FB">
                <wp:simplePos x="0" y="0"/>
                <wp:positionH relativeFrom="column">
                  <wp:posOffset>1336387</wp:posOffset>
                </wp:positionH>
                <wp:positionV relativeFrom="paragraph">
                  <wp:posOffset>3993630</wp:posOffset>
                </wp:positionV>
                <wp:extent cx="2980690" cy="768350"/>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768350"/>
                        </a:xfrm>
                        <a:prstGeom prst="rect">
                          <a:avLst/>
                        </a:prstGeom>
                        <a:solidFill>
                          <a:prstClr val="white"/>
                        </a:solidFill>
                        <a:ln>
                          <a:noFill/>
                        </a:ln>
                      </wps:spPr>
                      <wps:txbx>
                        <w:txbxContent>
                          <w:p w:rsidR="00514A12" w:rsidRPr="00C455FA" w:rsidRDefault="00514A12" w:rsidP="002B7D01">
                            <w:pPr>
                              <w:pStyle w:val="Caption"/>
                            </w:pPr>
                            <w:bookmarkStart w:id="192"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p>
                          <w:p w:rsidR="00514A12" w:rsidRDefault="00514A12"/>
                          <w:bookmarkEnd w:id="192"/>
                          <w:p w:rsidR="00514A12" w:rsidRPr="00C455FA" w:rsidRDefault="00514A12" w:rsidP="002B7D0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BE3C" id="Text Box 65" o:spid="_x0000_s1191" type="#_x0000_t202" style="position:absolute;left:0;text-align:left;margin-left:105.25pt;margin-top:314.45pt;width:234.7pt;height:60.5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" stroked="f">
                <v:textbox inset="0,0,0,0">
                  <w:txbxContent>
                    <w:p w:rsidR="00514A12" w:rsidRPr="00C455FA" w:rsidRDefault="00514A12" w:rsidP="002B7D01">
                      <w:pPr>
                        <w:pStyle w:val="Caption"/>
                      </w:pPr>
                      <w:bookmarkStart w:id="193"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Visuallization of the the thickness of the black and white pens.</w:t>
                      </w:r>
                    </w:p>
                    <w:p w:rsidR="00514A12" w:rsidRDefault="00514A12"/>
                    <w:bookmarkEnd w:id="193"/>
                    <w:p w:rsidR="00514A12" w:rsidRPr="00C455FA" w:rsidRDefault="00514A12" w:rsidP="002B7D01">
                      <w:pPr>
                        <w:pStyle w:val="Caption"/>
                      </w:pPr>
                    </w:p>
                  </w:txbxContent>
                </v:textbox>
                <w10:wrap type="topAndBottom"/>
              </v:shape>
            </w:pict>
          </mc:Fallback>
        </mc:AlternateContent>
      </w:r>
      <w:r>
        <w:rPr>
          <w:noProof/>
        </w:rPr>
        <w:drawing>
          <wp:anchor distT="0" distB="0" distL="114300" distR="114300" simplePos="0" relativeHeight="251749888" behindDoc="0" locked="0" layoutInCell="1" allowOverlap="1" wp14:anchorId="6B583B36" wp14:editId="32E47224">
            <wp:simplePos x="0" y="0"/>
            <wp:positionH relativeFrom="margin">
              <wp:posOffset>1637030</wp:posOffset>
            </wp:positionH>
            <wp:positionV relativeFrom="paragraph">
              <wp:posOffset>1690543</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noProof/>
        </w:rPr>
        <w:drawing>
          <wp:anchor distT="0" distB="0" distL="114300" distR="114300" simplePos="0" relativeHeight="251748864" behindDoc="0" locked="0" layoutInCell="1" allowOverlap="1" wp14:anchorId="00FB9BBC" wp14:editId="4F9227CE">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7359E0">
      <w:pPr>
        <w:pStyle w:val="ListParagraph"/>
        <w:numPr>
          <w:ilvl w:val="0"/>
          <w:numId w:val="3"/>
        </w:numPr>
      </w:pPr>
      <w:r>
        <w:rPr>
          <w:i/>
          <w:iCs/>
        </w:rPr>
        <w:lastRenderedPageBreak/>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1936" behindDoc="0" locked="0" layoutInCell="1" allowOverlap="1" wp14:anchorId="350DDFA2" wp14:editId="704907F7">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2960" behindDoc="0" locked="0" layoutInCell="1" allowOverlap="1" wp14:anchorId="3CC37ED3" wp14:editId="32E5344D">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3984" behindDoc="0" locked="0" layoutInCell="1" allowOverlap="1" wp14:anchorId="1E144B09" wp14:editId="0B8F62AD">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5008" behindDoc="0" locked="0" layoutInCell="1" allowOverlap="1" wp14:anchorId="16C9487D" wp14:editId="42EE9B62">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3B5942">
          <w:pgSz w:w="11906" w:h="16838" w:code="9"/>
          <w:pgMar w:top="2160" w:right="1440" w:bottom="1728" w:left="1440" w:header="1152" w:footer="720" w:gutter="0"/>
          <w:cols w:space="720"/>
          <w:titlePg/>
          <w:docGrid w:linePitch="360"/>
        </w:sectPr>
      </w:pPr>
    </w:p>
    <w:p w:rsidR="00FC3773" w:rsidRDefault="006E261C" w:rsidP="0058451B">
      <w:pPr>
        <w:pStyle w:val="Heading1"/>
      </w:pPr>
      <w:bookmarkStart w:id="194" w:name="_Toc525057760"/>
      <w:r>
        <w:lastRenderedPageBreak/>
        <w:t>T</w:t>
      </w:r>
      <w:r w:rsidR="005F6528">
        <w:t>est</w:t>
      </w:r>
      <w:r>
        <w:t>ing</w:t>
      </w:r>
      <w:bookmarkEnd w:id="194"/>
    </w:p>
    <w:p w:rsidR="003114CC" w:rsidRDefault="001C70B5" w:rsidP="00886BE1">
      <w:pPr>
        <w:pStyle w:val="Heading2"/>
      </w:pPr>
      <w:bookmarkStart w:id="195" w:name="_Toc525057761"/>
      <w:r>
        <w:t>Z-frame marker positioning</w:t>
      </w:r>
      <w:r w:rsidR="00F976FE">
        <w:t xml:space="preserve"> using</w:t>
      </w:r>
      <w:r w:rsidR="00AE641D">
        <w:t xml:space="preserve"> a</w:t>
      </w:r>
      <w:r w:rsidR="00F976FE">
        <w:t xml:space="preserve"> </w:t>
      </w:r>
      <w:r w:rsidR="009E14E6">
        <w:t>MR-compatible rota</w:t>
      </w:r>
      <w:r w:rsidR="003114CC">
        <w:t>ry frame</w:t>
      </w:r>
      <w:bookmarkEnd w:id="195"/>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56CBCC60" wp14:editId="636C6D8B">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3"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30784" behindDoc="0" locked="0" layoutInCell="1" allowOverlap="1" wp14:anchorId="51B35233" wp14:editId="67654D29">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4"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8736" behindDoc="0" locked="0" layoutInCell="1" allowOverlap="1" wp14:anchorId="344E078B" wp14:editId="30843DAF">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5"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196" w:name="_Toc525057762"/>
      <w:r>
        <w:t>Rot</w:t>
      </w:r>
      <w:r w:rsidR="007442A6">
        <w:t>ary</w:t>
      </w:r>
      <w:r>
        <w:t xml:space="preserve"> frame calibration inside MRI</w:t>
      </w:r>
      <w:bookmarkEnd w:id="196"/>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14A12">
        <w:rPr>
          <w:cs/>
        </w:rPr>
        <w:t>‎</w:t>
      </w:r>
      <w:r w:rsidR="00514A12">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5C3F2269" wp14:editId="7D180D0D">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6"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2B7D01">
      <w:pPr>
        <w:pStyle w:val="Caption"/>
      </w:pPr>
    </w:p>
    <w:p w:rsidR="00A11803" w:rsidRDefault="00180F69" w:rsidP="002D0447">
      <w:pPr>
        <w:pStyle w:val="Heading3"/>
      </w:pPr>
      <w:bookmarkStart w:id="197" w:name="_Toc525057763"/>
      <w:r>
        <w:t>Rotation</w:t>
      </w:r>
      <w:r w:rsidR="00BD5F89">
        <w:t xml:space="preserve"> of the Z-frame around the x-</w:t>
      </w:r>
      <w:r>
        <w:t>axis</w:t>
      </w:r>
      <w:bookmarkEnd w:id="197"/>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1EB9B60B" wp14:editId="55898376">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80F69" w:rsidRDefault="00180F69" w:rsidP="002D0447">
      <w:pPr>
        <w:pStyle w:val="Heading3"/>
      </w:pPr>
      <w:bookmarkStart w:id="198" w:name="_Toc525057764"/>
      <w:r>
        <w:t xml:space="preserve">Rotation of the Z- frame around </w:t>
      </w:r>
      <w:r w:rsidR="00BD5F89">
        <w:t>the y-</w:t>
      </w:r>
      <w:r>
        <w:t>axis</w:t>
      </w:r>
      <w:bookmarkEnd w:id="198"/>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178519F1" wp14:editId="6840DE62">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180F69" w:rsidRDefault="00180F69" w:rsidP="002D0447">
      <w:pPr>
        <w:pStyle w:val="Heading3"/>
      </w:pPr>
      <w:bookmarkStart w:id="199" w:name="_Toc525057765"/>
      <w:r>
        <w:t xml:space="preserve">Rotation of the </w:t>
      </w:r>
      <w:r w:rsidR="00383554">
        <w:t xml:space="preserve">Z-frame </w:t>
      </w:r>
      <w:r w:rsidR="00BD5F89">
        <w:t>around both the x-and y-</w:t>
      </w:r>
      <w:r w:rsidR="00383554">
        <w:t>axis</w:t>
      </w:r>
      <w:r w:rsidR="00084E40">
        <w:t xml:space="preserve"> (the same value)</w:t>
      </w:r>
      <w:bookmarkEnd w:id="199"/>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1BA03969" wp14:editId="6CC72285">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B82363" w:rsidRDefault="00B82363" w:rsidP="00BC4195"/>
    <w:p w:rsidR="00B82363" w:rsidRDefault="00B82363" w:rsidP="00BC4195"/>
    <w:p w:rsidR="009F45A7" w:rsidRDefault="009F45A7" w:rsidP="002D0447">
      <w:pPr>
        <w:pStyle w:val="Heading3"/>
      </w:pPr>
      <w:bookmarkStart w:id="200" w:name="_Toc525057766"/>
      <w:r>
        <w:t>Rotation of the Z-frame around both the x-and y-axis (opposite value)</w:t>
      </w:r>
      <w:bookmarkEnd w:id="200"/>
      <w:r>
        <w:t xml:space="preserve"> </w:t>
      </w:r>
    </w:p>
    <w:p w:rsidR="0047558E" w:rsidRDefault="0047558E" w:rsidP="002D0447">
      <w:pPr>
        <w:pStyle w:val="Heading3"/>
      </w:pPr>
      <w:bookmarkStart w:id="201" w:name="_Toc525057767"/>
      <w:r>
        <w:t>Rotation of the Z-frame around both the x-and y-axis (random values)</w:t>
      </w:r>
      <w:bookmarkEnd w:id="201"/>
      <w:r>
        <w:t xml:space="preserve"> </w:t>
      </w:r>
    </w:p>
    <w:p w:rsidR="00802D60" w:rsidRPr="00802D60" w:rsidRDefault="00802D60" w:rsidP="00802D60">
      <w:pPr>
        <w:pStyle w:val="Heading2"/>
      </w:pPr>
      <w:bookmarkStart w:id="202" w:name="_Toc525057768"/>
      <w:r>
        <w:t>Phantom-targeting test</w:t>
      </w:r>
      <w:bookmarkEnd w:id="202"/>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03" w:name="_Toc525057769"/>
      <w:r>
        <w:lastRenderedPageBreak/>
        <w:t>Analysis</w:t>
      </w:r>
      <w:bookmarkEnd w:id="203"/>
    </w:p>
    <w:p w:rsidR="006C2742" w:rsidRDefault="006C2742" w:rsidP="006C2742">
      <w:pPr>
        <w:pStyle w:val="Heading2"/>
      </w:pPr>
      <w:bookmarkStart w:id="204" w:name="_Toc525057770"/>
      <w:r>
        <w:t>Gold standard analysis from optimal CAD images of the Z-frame</w:t>
      </w:r>
      <w:bookmarkEnd w:id="204"/>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05" w:name="_Toc525057771"/>
      <w:r>
        <w:t>Linear regression analysis</w:t>
      </w:r>
      <w:bookmarkEnd w:id="205"/>
    </w:p>
    <w:p w:rsidR="00F20E03" w:rsidRPr="00F20E03" w:rsidRDefault="00F20E03" w:rsidP="00F20E03">
      <w:pPr>
        <w:pStyle w:val="Heading2"/>
      </w:pPr>
      <w:bookmarkStart w:id="206" w:name="_Toc525057772"/>
      <w:r>
        <w:t>Standard deviation analysis</w:t>
      </w:r>
      <w:bookmarkEnd w:id="206"/>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07" w:name="_Toc525057773"/>
      <w:r>
        <w:lastRenderedPageBreak/>
        <w:t>Evaluation</w:t>
      </w:r>
      <w:bookmarkEnd w:id="207"/>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08" w:name="_Toc525057774"/>
      <w:r w:rsidRPr="0052474B">
        <w:lastRenderedPageBreak/>
        <w:t>Conclusion</w:t>
      </w:r>
      <w:r w:rsidR="001F452D">
        <w:t xml:space="preserve"> and outlook</w:t>
      </w:r>
      <w:bookmarkEnd w:id="208"/>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14A12">
        <w:rPr>
          <w:cs/>
        </w:rPr>
        <w:t>‎</w:t>
      </w:r>
      <w:r w:rsidR="00514A12">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14A12">
        <w:rPr>
          <w:cs/>
        </w:rPr>
        <w:t>‎</w:t>
      </w:r>
      <w:r w:rsidR="00514A12">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14A12">
        <w:rPr>
          <w:cs/>
        </w:rPr>
        <w:t>‎</w:t>
      </w:r>
      <w:r w:rsidR="00514A12">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14A12">
        <w:rPr>
          <w:cs/>
        </w:rPr>
        <w:t>‎</w:t>
      </w:r>
      <w:r w:rsidR="00514A12">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14A12">
        <w:rPr>
          <w:cs/>
        </w:rPr>
        <w:t>‎</w:t>
      </w:r>
      <w:r w:rsidR="00514A1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14A12">
        <w:rPr>
          <w:cs/>
        </w:rPr>
        <w:t>‎</w:t>
      </w:r>
      <w:r w:rsidR="00514A12">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FF3D81" w:rsidRPr="002C4DA3" w:rsidRDefault="00227772" w:rsidP="00FF3D81">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09" w:name="_CTVBIBLIOGRAPHY1"/>
          <w:bookmarkEnd w:id="209"/>
          <w:r w:rsidR="00FF3D81" w:rsidRPr="002C4DA3">
            <w:rPr>
              <w:lang w:val="en-US"/>
            </w:rPr>
            <w:t>Literaturverzeichnis</w:t>
          </w:r>
        </w:p>
        <w:p w:rsidR="00FF3D81" w:rsidRDefault="00FF3D81" w:rsidP="00FF3D81">
          <w:pPr>
            <w:pStyle w:val="CitaviBibliographyEntry"/>
          </w:pPr>
          <w:r>
            <w:t>[1]</w:t>
          </w:r>
          <w:r>
            <w:tab/>
          </w:r>
          <w:bookmarkStart w:id="210" w:name="_CTVL00191e1cd3d676e400db6bd56e32b9ad001"/>
          <w:r>
            <w:t xml:space="preserve">J. Cepek, B. A. Chronik, U. Lindner, J. Trachtenberg, S. R. H. Davidson, J. Bax und A. Fenster, “A system for MRI-guided transperineal delivery of needles to the prostate for focal therapy,” (eng), </w:t>
          </w:r>
          <w:bookmarkEnd w:id="210"/>
          <w:r w:rsidRPr="00FF3D81">
            <w:rPr>
              <w:i/>
            </w:rPr>
            <w:t>Medical physics</w:t>
          </w:r>
          <w:r w:rsidRPr="00FF3D81">
            <w:t>, 40. Jg., Nr. 1, S. 12304, 2013.</w:t>
          </w:r>
        </w:p>
        <w:p w:rsidR="00FF3D81" w:rsidRDefault="00FF3D81" w:rsidP="00FF3D81">
          <w:pPr>
            <w:pStyle w:val="CitaviBibliographyEntry"/>
          </w:pPr>
          <w:r>
            <w:t>[2]</w:t>
          </w:r>
          <w:r>
            <w:tab/>
          </w:r>
          <w:bookmarkStart w:id="211" w:name="_CTVL001cf9f8d8f9875448f9ce032a2b0cbc1d5"/>
          <w:r>
            <w:t xml:space="preserve">T. Schulz, S. Puccini, J.-P. Schneider und T. Kahn, “Interventional and intraoperative MR: Review and update of techniques and clinical experience,” (eng), </w:t>
          </w:r>
          <w:bookmarkEnd w:id="211"/>
          <w:r w:rsidRPr="00FF3D81">
            <w:rPr>
              <w:i/>
            </w:rPr>
            <w:t>European radiology</w:t>
          </w:r>
          <w:r w:rsidRPr="00FF3D81">
            <w:t>, 14. Jg., Nr. 12, S. 2212–2227, 2004.</w:t>
          </w:r>
        </w:p>
        <w:p w:rsidR="00FF3D81" w:rsidRDefault="00FF3D81" w:rsidP="00FF3D81">
          <w:pPr>
            <w:pStyle w:val="CitaviBibliographyEntry"/>
          </w:pPr>
          <w:r>
            <w:t>[3]</w:t>
          </w:r>
          <w:r>
            <w:tab/>
          </w:r>
          <w:bookmarkStart w:id="212" w:name="_CTVL001a2381419b67348e0837ce80fe59e4283"/>
          <w:r>
            <w:t>someAuthor, “someTitle,”</w:t>
          </w:r>
        </w:p>
        <w:bookmarkEnd w:id="212"/>
        <w:p w:rsidR="00FF3D81" w:rsidRDefault="00FF3D81" w:rsidP="00FF3D81">
          <w:pPr>
            <w:pStyle w:val="CitaviBibliographyEntry"/>
          </w:pPr>
          <w:r>
            <w:t>[4]</w:t>
          </w:r>
          <w:r>
            <w:tab/>
          </w:r>
          <w:bookmarkStart w:id="213" w:name="_CTVL001749b459a082a4d3c93a14f35367f475b"/>
          <w:r>
            <w:t xml:space="preserve">S. Aja-Fernández, A. Tristán-Vega und C. Alberola-López, “Noise estimation in single- and multiple-coil magnetic resonance data based on statistical models,” (eng), </w:t>
          </w:r>
          <w:bookmarkEnd w:id="213"/>
          <w:r w:rsidRPr="00FF3D81">
            <w:rPr>
              <w:i/>
            </w:rPr>
            <w:t>Magnetic resonance imaging</w:t>
          </w:r>
          <w:r w:rsidRPr="00FF3D81">
            <w:t>, 27. Jg., Nr. 10, S. 1397–1409, 2009.</w:t>
          </w:r>
        </w:p>
        <w:p w:rsidR="00FF3D81" w:rsidRDefault="00FF3D81" w:rsidP="00FF3D81">
          <w:pPr>
            <w:pStyle w:val="CitaviBibliographyEntry"/>
          </w:pPr>
          <w:r>
            <w:t>[5]</w:t>
          </w:r>
          <w:r>
            <w:tab/>
          </w:r>
          <w:bookmarkStart w:id="214" w:name="_CTVL00172ad0b70253c4f349c977c3f6bbc9c60"/>
          <w:r>
            <w:t xml:space="preserve">S. D und D. D, “Wavelet Based Image Denoising Technique,” </w:t>
          </w:r>
          <w:bookmarkEnd w:id="214"/>
          <w:r w:rsidRPr="00FF3D81">
            <w:rPr>
              <w:i/>
            </w:rPr>
            <w:t>IJACSA</w:t>
          </w:r>
          <w:r w:rsidRPr="00FF3D81">
            <w:t>, 2. Jg., Nr. 3, 2011.</w:t>
          </w:r>
        </w:p>
        <w:p w:rsidR="00FF3D81" w:rsidRDefault="00FF3D81" w:rsidP="00FF3D81">
          <w:pPr>
            <w:pStyle w:val="CitaviBibliographyEntry"/>
          </w:pPr>
          <w:r>
            <w:t>[6]</w:t>
          </w:r>
          <w:r>
            <w:tab/>
          </w:r>
          <w:bookmarkStart w:id="215" w:name="_CTVL001848306e855da48dc9edc1484f8a13b0d"/>
          <w:r>
            <w:t xml:space="preserve">M. E. Soto, J. E. Pezoa und S. N. Torres, “Thermal Noise Estimation and Removal in MRI: A Noise Cancellation Approach,” in </w:t>
          </w:r>
          <w:bookmarkEnd w:id="215"/>
          <w:r w:rsidRPr="00FF3D81">
            <w:rPr>
              <w:i/>
            </w:rPr>
            <w:t>Lecture Notes in Computer Science, Progress in Pattern Recognition, Image Analysis, Computer Vision, and Applications</w:t>
          </w:r>
          <w:r w:rsidRPr="00FF3D81">
            <w:t>, C. San Martin and S.-W. Kim, Eds., Berlin, Heidelberg: Springer Berlin Heidelberg, 2011, S. 47–54.</w:t>
          </w:r>
        </w:p>
        <w:p w:rsidR="00FF3D81" w:rsidRDefault="00FF3D81" w:rsidP="00FF3D81">
          <w:pPr>
            <w:pStyle w:val="CitaviBibliographyEntry"/>
          </w:pPr>
          <w:r>
            <w:t>[7]</w:t>
          </w:r>
          <w:r>
            <w:tab/>
          </w:r>
          <w:bookmarkStart w:id="216" w:name="_CTVL001f40c258bf85d4097a29b2c1c57c5150f"/>
          <w:r>
            <w:t>I. Journals, “Denoising of Rician noise in Magnitude MRI Images using wavelet shrinkage and fusion method,”</w:t>
          </w:r>
        </w:p>
        <w:bookmarkEnd w:id="216"/>
        <w:p w:rsidR="00FF3D81" w:rsidRDefault="00FF3D81" w:rsidP="00FF3D81">
          <w:pPr>
            <w:pStyle w:val="CitaviBibliographyEntry"/>
          </w:pPr>
          <w:r>
            <w:t>[8]</w:t>
          </w:r>
          <w:r>
            <w:tab/>
          </w:r>
          <w:bookmarkStart w:id="217" w:name="_CTVL001a47ee0533204472ca11ce1d165dcad14"/>
          <w:r>
            <w:t xml:space="preserve">J. Tokuda, K. Tuncali, I. Iordachita, S.-E. Song, A. Fedorov, S. Oguro, A. Lasso, F. M. Fennessy, C. M. Tempany und N. Hata, “In-bore setup and software for 3T MRI-guided transperineal prostate biopsy,” (eng), </w:t>
          </w:r>
          <w:bookmarkEnd w:id="217"/>
          <w:r w:rsidRPr="00FF3D81">
            <w:rPr>
              <w:i/>
            </w:rPr>
            <w:t>Physics in medicine and biology</w:t>
          </w:r>
          <w:r w:rsidRPr="00FF3D81">
            <w:t>, 57. Jg., Nr. 18, S. 5823–5840, 2012.</w:t>
          </w:r>
        </w:p>
        <w:p w:rsidR="00FF3D81" w:rsidRDefault="00FF3D81" w:rsidP="00FF3D81">
          <w:pPr>
            <w:pStyle w:val="CitaviBibliographyEntry"/>
          </w:pPr>
          <w:r>
            <w:t>[9]</w:t>
          </w:r>
          <w:r>
            <w:tab/>
          </w:r>
          <w:bookmarkStart w:id="218" w:name="_CTVL0017e53b79a1d8a4fc39418cacdd06fab1f"/>
          <w:r>
            <w:t>S.P. DiMaio, E. Samset, G. Fischer, I. Iordachita, G. Fichtinger, F. Jolesz, and C.M. Tempany, “LNCS 4792 - Dynamic MRI Scan Plane Control for Passive Tracking of Instruments and Devices,”</w:t>
          </w:r>
        </w:p>
        <w:bookmarkEnd w:id="218"/>
        <w:p w:rsidR="00FF3D81" w:rsidRDefault="00FF3D81" w:rsidP="00FF3D81">
          <w:pPr>
            <w:pStyle w:val="CitaviBibliographyEntry"/>
          </w:pPr>
          <w:r>
            <w:lastRenderedPageBreak/>
            <w:t>[10]</w:t>
          </w:r>
          <w:r>
            <w:tab/>
          </w:r>
          <w:bookmarkStart w:id="219" w:name="_CTVL001aedcbc3d7784492e9e02f798895f8f74"/>
          <w:r>
            <w:t>Samuel Patz, Samuel Zhong und Ronald Sahatjian, “A Novel Approach to MRI Visibility of Catheters in Real-Time Studies,”</w:t>
          </w:r>
        </w:p>
        <w:bookmarkEnd w:id="219"/>
        <w:p w:rsidR="00FF3D81" w:rsidRDefault="00FF3D81" w:rsidP="00FF3D81">
          <w:pPr>
            <w:pStyle w:val="CitaviBibliographyEntry"/>
          </w:pPr>
          <w:r>
            <w:t>[11]</w:t>
          </w:r>
          <w:r>
            <w:tab/>
          </w:r>
          <w:bookmarkStart w:id="220"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20"/>
          <w:r w:rsidRPr="00FF3D81">
            <w:rPr>
              <w:i/>
            </w:rPr>
            <w:t>Radiology</w:t>
          </w:r>
          <w:r w:rsidRPr="00FF3D81">
            <w:t>, 265. Jg., Nr. 2, S. 359–370, 2012.</w:t>
          </w:r>
        </w:p>
        <w:p w:rsidR="00FF3D81" w:rsidRDefault="00FF3D81" w:rsidP="00FF3D81">
          <w:pPr>
            <w:pStyle w:val="CitaviBibliographyEntry"/>
          </w:pPr>
          <w:r>
            <w:t>[12]</w:t>
          </w:r>
          <w:r>
            <w:tab/>
          </w:r>
          <w:bookmarkStart w:id="221" w:name="_CTVL001d80159a5708d432dbb09b18f544e00bf"/>
          <w:r>
            <w:t xml:space="preserve">M. Fatahi, L. R. Demenescu und O. Speck, “Subjective perception of safety in healthy individuals working with 7 T MRI scanners: A retrospective multicenter survey,” (eng), </w:t>
          </w:r>
          <w:bookmarkEnd w:id="221"/>
          <w:r w:rsidRPr="00FF3D81">
            <w:rPr>
              <w:i/>
            </w:rPr>
            <w:t>Magma (New York, N.Y.)</w:t>
          </w:r>
          <w:r w:rsidRPr="00FF3D81">
            <w:t>, 29. Jg., Nr. 3, S. 379–387, 2016.</w:t>
          </w:r>
        </w:p>
        <w:p w:rsidR="00FF3D81" w:rsidRDefault="00FF3D81" w:rsidP="00FF3D81">
          <w:pPr>
            <w:pStyle w:val="CitaviBibliographyEntry"/>
          </w:pPr>
          <w:r>
            <w:t>[13]</w:t>
          </w:r>
          <w:r>
            <w:tab/>
          </w:r>
          <w:bookmarkStart w:id="222"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22"/>
          <w:r w:rsidRPr="00FF3D81">
            <w:rPr>
              <w:i/>
            </w:rPr>
            <w:t>Cardiovascular and interventional radiology</w:t>
          </w:r>
          <w:r w:rsidRPr="00FF3D81">
            <w:t>, 34. Jg., Nr. 1, S. 188–192, 2011.</w:t>
          </w:r>
        </w:p>
        <w:p w:rsidR="00FF3D81" w:rsidRDefault="00FF3D81" w:rsidP="00FF3D81">
          <w:pPr>
            <w:pStyle w:val="CitaviBibliographyEntry"/>
          </w:pPr>
          <w:r>
            <w:t>[14]</w:t>
          </w:r>
          <w:r>
            <w:tab/>
          </w:r>
          <w:bookmarkStart w:id="223"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23"/>
          <w:r w:rsidRPr="00FF3D81">
            <w:rPr>
              <w:i/>
            </w:rPr>
            <w:t>IEEE transactions on bio-medical engineering</w:t>
          </w:r>
          <w:r w:rsidRPr="00FF3D81">
            <w:t>, 58. Jg., Nr. 11, S. 3049–3060, 2011.</w:t>
          </w:r>
        </w:p>
        <w:p w:rsidR="00FF3D81" w:rsidRDefault="00FF3D81" w:rsidP="00FF3D81">
          <w:pPr>
            <w:pStyle w:val="CitaviBibliographyEntry"/>
          </w:pPr>
          <w:r>
            <w:t>[15]</w:t>
          </w:r>
          <w:r>
            <w:tab/>
          </w:r>
          <w:bookmarkStart w:id="224" w:name="_CTVL0013126ee25e2f84cbdb3b0b0d4e2f3ac15"/>
          <w:r w:rsidRPr="00FF3D81">
            <w:rPr>
              <w:i/>
            </w:rPr>
            <w:t>Robotics: Science and Systems X</w:t>
          </w:r>
          <w:bookmarkEnd w:id="224"/>
          <w:r w:rsidRPr="00FF3D81">
            <w:t>: Robotics: Science and Systems Foundation, 2014.</w:t>
          </w:r>
        </w:p>
        <w:p w:rsidR="00FF3D81" w:rsidRDefault="00FF3D81" w:rsidP="00FF3D81">
          <w:pPr>
            <w:pStyle w:val="CitaviBibliographyEntry"/>
          </w:pPr>
          <w:r>
            <w:t>[16]</w:t>
          </w:r>
          <w:r>
            <w:tab/>
          </w:r>
          <w:bookmarkStart w:id="225" w:name="_CTVL00187525ef593b647418973d62abd60c5fd"/>
          <w:r>
            <w:t xml:space="preserve">J. Cepek, B. A. Chronik und A. Fenster, “The effects of magnetic field distortion on the accuracy of passive device localization frames in MR imaging,” (eng), </w:t>
          </w:r>
          <w:bookmarkEnd w:id="225"/>
          <w:r w:rsidRPr="00FF3D81">
            <w:rPr>
              <w:i/>
            </w:rPr>
            <w:t>Medical physics</w:t>
          </w:r>
          <w:r w:rsidRPr="00FF3D81">
            <w:t>, 41. Jg., Nr. 5, S. 52301, 2014.</w:t>
          </w:r>
        </w:p>
        <w:p w:rsidR="00FF3D81" w:rsidRDefault="00FF3D81" w:rsidP="00FF3D81">
          <w:pPr>
            <w:pStyle w:val="CitaviBibliographyEntry"/>
          </w:pPr>
          <w:r>
            <w:t>[17]</w:t>
          </w:r>
          <w:r>
            <w:tab/>
          </w:r>
          <w:bookmarkStart w:id="226"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26"/>
          <w:r w:rsidRPr="00FF3D81">
            <w:rPr>
              <w:i/>
            </w:rPr>
            <w:t>Computer aided surgery : official journal of the International Society for Computer Aided Surgery</w:t>
          </w:r>
          <w:r w:rsidRPr="00FF3D81">
            <w:t>, 12. Jg., Nr. 1, S. 15–24, 2007.</w:t>
          </w:r>
        </w:p>
        <w:p w:rsidR="00FF3D81" w:rsidRDefault="00FF3D81" w:rsidP="00FF3D81">
          <w:pPr>
            <w:pStyle w:val="CitaviBibliographyEntry"/>
          </w:pPr>
          <w:r>
            <w:t>[18]</w:t>
          </w:r>
          <w:r>
            <w:tab/>
          </w:r>
          <w:bookmarkStart w:id="227" w:name="_CTVL001555d792eee524b61920620fe6b5e24c0"/>
          <w:r>
            <w:t xml:space="preserve">M. Rea, D. McRobbie, H. Elhawary, Z. T. H. Tse, M. Lamperth und I. Young, “Sub-pixel localisation of passive micro-coil fiducial markers in interventional MRI,” (eng), </w:t>
          </w:r>
          <w:bookmarkEnd w:id="227"/>
          <w:r w:rsidRPr="00FF3D81">
            <w:rPr>
              <w:i/>
            </w:rPr>
            <w:t>Magma (New York, N.Y.)</w:t>
          </w:r>
          <w:r w:rsidRPr="00FF3D81">
            <w:t>, 22. Jg., Nr. 2, S. 71–76, 2009.</w:t>
          </w:r>
        </w:p>
        <w:p w:rsidR="00FF3D81" w:rsidRDefault="00FF3D81" w:rsidP="00FF3D81">
          <w:pPr>
            <w:pStyle w:val="CitaviBibliographyEntry"/>
          </w:pPr>
          <w:r>
            <w:t>[19]</w:t>
          </w:r>
          <w:r>
            <w:tab/>
          </w:r>
          <w:bookmarkStart w:id="228" w:name="_CTVL001ba4fab0f65ed490497684a75c40c04ea"/>
          <w:r>
            <w:t>“Real-time position monitoring of invasive devices using magnetic resonance,”</w:t>
          </w:r>
        </w:p>
        <w:bookmarkEnd w:id="228"/>
        <w:p w:rsidR="00FF3D81" w:rsidRDefault="00FF3D81" w:rsidP="00FF3D81">
          <w:pPr>
            <w:pStyle w:val="CitaviBibliographyEntry"/>
          </w:pPr>
          <w:r>
            <w:t>[20]</w:t>
          </w:r>
          <w:r>
            <w:tab/>
          </w:r>
          <w:bookmarkStart w:id="229" w:name="_CTVL001c15eec011c5a4adeb10196536875d883"/>
          <w:r>
            <w:t xml:space="preserve">H. Busse, R. Trampel, W. Gründer, M. Moche und T. Kahn, “Method for automatic localization of MR-visible markers using morphological image processing and </w:t>
          </w:r>
          <w:r>
            <w:lastRenderedPageBreak/>
            <w:t xml:space="preserve">conventional pulse sequences: Feasibility for image-guided procedures,” (eng), </w:t>
          </w:r>
          <w:bookmarkEnd w:id="229"/>
          <w:r w:rsidRPr="00FF3D81">
            <w:rPr>
              <w:i/>
            </w:rPr>
            <w:t>Journal of magnetic resonance imaging : JMRI</w:t>
          </w:r>
          <w:r w:rsidRPr="00FF3D81">
            <w:t>, 26. Jg., Nr. 4, S. 1087–1096, 2007.</w:t>
          </w:r>
        </w:p>
        <w:p w:rsidR="00FF3D81" w:rsidRDefault="00FF3D81" w:rsidP="00FF3D81">
          <w:pPr>
            <w:pStyle w:val="CitaviBibliographyEntry"/>
          </w:pPr>
          <w:r>
            <w:t>[21]</w:t>
          </w:r>
          <w:r>
            <w:tab/>
          </w:r>
          <w:bookmarkStart w:id="230"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30"/>
          <w:r w:rsidRPr="00FF3D81">
            <w:rPr>
              <w:i/>
            </w:rPr>
            <w:t>Biomedizinische Technik. Biomedical engineering</w:t>
          </w:r>
          <w:r w:rsidRPr="00FF3D81">
            <w:t>, 60. Jg., Nr. 2, S. 89–103, 2015.</w:t>
          </w:r>
        </w:p>
        <w:p w:rsidR="00FF3D81" w:rsidRDefault="00FF3D81" w:rsidP="00FF3D81">
          <w:pPr>
            <w:pStyle w:val="CitaviBibliographyEntry"/>
          </w:pPr>
          <w:r>
            <w:t>[22]</w:t>
          </w:r>
          <w:r>
            <w:tab/>
          </w:r>
          <w:bookmarkStart w:id="231" w:name="_CTVL00134236c23d1ef469a8c3dc576274c8e66"/>
          <w:r>
            <w:t xml:space="preserve">A. D. Squires, Y. Gao, S. F. Taylor, M. Kent und Z. T. H. Tse, “A Simple and Inexpensive Stereotactic Guidance Frame for MRI-Guided Brain Biopsy in Canines,” (eng), </w:t>
          </w:r>
          <w:bookmarkEnd w:id="231"/>
          <w:r w:rsidRPr="00FF3D81">
            <w:rPr>
              <w:i/>
            </w:rPr>
            <w:t>Journal of medical engineering</w:t>
          </w:r>
          <w:r w:rsidRPr="00FF3D81">
            <w:t>, 2014. Jg., S. 139535, 2014.</w:t>
          </w:r>
        </w:p>
        <w:p w:rsidR="00FF3D81" w:rsidRDefault="00FF3D81" w:rsidP="00FF3D81">
          <w:pPr>
            <w:pStyle w:val="CitaviBibliographyEntry"/>
          </w:pPr>
          <w:r>
            <w:t>[23]</w:t>
          </w:r>
          <w:r>
            <w:tab/>
          </w:r>
          <w:bookmarkStart w:id="232" w:name="_CTVL00111dd7fca79784692be92b162d3b41637"/>
          <w:r>
            <w:t>“Configurable Automatic Detection and Registration of Fiducial Frames for Device-to-Image Registration in MRI-guided Prostate Interventions,”</w:t>
          </w:r>
        </w:p>
        <w:bookmarkEnd w:id="232"/>
        <w:p w:rsidR="00FF3D81" w:rsidRDefault="00FF3D81" w:rsidP="00FF3D81">
          <w:pPr>
            <w:pStyle w:val="CitaviBibliographyEntry"/>
          </w:pPr>
          <w:r>
            <w:t>[24]</w:t>
          </w:r>
          <w:r>
            <w:tab/>
          </w:r>
          <w:bookmarkStart w:id="233" w:name="_CTVL0012088161dcbf64d238b9cabd678f5c3e9"/>
          <w:r>
            <w:t xml:space="preserve">J. Cepek, B. A. Chronik und A. Fenster, “Errors in Device Localization in MRI Using Z-Frames,” in </w:t>
          </w:r>
          <w:bookmarkEnd w:id="233"/>
          <w:r w:rsidRPr="00FF3D81">
            <w:rPr>
              <w:i/>
            </w:rPr>
            <w:t>Lecture Notes in Computer Science, Medical Image Computing and Computer-Assisted Intervention – MICCAI 2013</w:t>
          </w:r>
          <w:r w:rsidRPr="00FF3D81">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FF3D81" w:rsidRDefault="00FF3D81" w:rsidP="00FF3D81">
          <w:pPr>
            <w:pStyle w:val="CitaviBibliographyEntry"/>
          </w:pPr>
          <w:r>
            <w:t>[25]</w:t>
          </w:r>
          <w:r>
            <w:tab/>
          </w:r>
          <w:bookmarkStart w:id="234" w:name="_CTVL001319bcbf1da0041cb9ae648f5ec238656"/>
          <w:r>
            <w:t xml:space="preserve">H. Su, G. Li, D. C. Rucker, R. J. Webster Iii und G. S. Fischer, “A Concentric Tube Continuum Robot with Piezoelectric Actuation for MRI-Guided Closed-Loop Targeting,” (eng), </w:t>
          </w:r>
          <w:bookmarkEnd w:id="234"/>
          <w:r w:rsidRPr="00FF3D81">
            <w:rPr>
              <w:i/>
            </w:rPr>
            <w:t>Annals of biomedical engineering</w:t>
          </w:r>
          <w:r w:rsidRPr="00FF3D81">
            <w:t>, 44. Jg., Nr. 10, S. 2863–2873, 2016.</w:t>
          </w:r>
        </w:p>
        <w:p w:rsidR="00FF3D81" w:rsidRDefault="00FF3D81" w:rsidP="00FF3D81">
          <w:pPr>
            <w:pStyle w:val="CitaviBibliographyEntry"/>
          </w:pPr>
          <w:r>
            <w:t>[26]</w:t>
          </w:r>
          <w:r>
            <w:tab/>
          </w:r>
          <w:bookmarkStart w:id="235" w:name="_CTVL001d8326ad448954cb19ef4181553ccb61c"/>
          <w:r>
            <w:t>Odenbach, “20170808_CURAC_Abstract_Z-RP-MR-Marker_RO_YC_SS_RW_EB_MF,”</w:t>
          </w:r>
        </w:p>
        <w:bookmarkEnd w:id="235"/>
        <w:p w:rsidR="00FF3D81" w:rsidRDefault="00FF3D81" w:rsidP="00FF3D81">
          <w:pPr>
            <w:pStyle w:val="CitaviBibliographyEntry"/>
          </w:pPr>
          <w:r>
            <w:t>[27]</w:t>
          </w:r>
          <w:r>
            <w:tab/>
          </w:r>
          <w:bookmarkStart w:id="236" w:name="_CTVL001cd308343d11b448c8527ffb06ee6bee4"/>
          <w:r>
            <w:t>F. Bloch, “Nuclear Induction,”</w:t>
          </w:r>
        </w:p>
        <w:bookmarkEnd w:id="236"/>
        <w:p w:rsidR="00FF3D81" w:rsidRDefault="00FF3D81" w:rsidP="00FF3D81">
          <w:pPr>
            <w:pStyle w:val="CitaviBibliographyEntry"/>
          </w:pPr>
          <w:r>
            <w:t>[28]</w:t>
          </w:r>
          <w:r>
            <w:tab/>
          </w:r>
          <w:bookmarkStart w:id="237" w:name="_CTVL001e8552394e0ec4bed91b04ec07c43808a"/>
          <w:r>
            <w:t>paul, “Microsoft Word - ismrm2009_rt_v1y.doc,”</w:t>
          </w:r>
        </w:p>
        <w:bookmarkEnd w:id="237"/>
        <w:p w:rsidR="00FF3D81" w:rsidRDefault="00FF3D81" w:rsidP="00FF3D81">
          <w:pPr>
            <w:pStyle w:val="CitaviBibliographyEntry"/>
          </w:pPr>
          <w:r>
            <w:t>[29]</w:t>
          </w:r>
          <w:r>
            <w:tab/>
          </w:r>
          <w:bookmarkStart w:id="238" w:name="_CTVL0010d43d3e982554d81826e086ef76cd0ce"/>
          <w:r>
            <w:t xml:space="preserve">C. M. J. de Bazelaire, G. D. Duhamel, N. M. Rofsky und D. C. Alsop, “MR imaging relaxation times of abdominal and pelvic tissues measured in vivo at 3.0 T: preliminary results,” (eng), </w:t>
          </w:r>
          <w:bookmarkEnd w:id="238"/>
          <w:r w:rsidRPr="00FF3D81">
            <w:rPr>
              <w:i/>
            </w:rPr>
            <w:t>Radiology</w:t>
          </w:r>
          <w:r w:rsidRPr="00FF3D81">
            <w:t>, 230. Jg., Nr. 3, S. 652–659, 2004.</w:t>
          </w:r>
        </w:p>
        <w:p w:rsidR="00FF3D81" w:rsidRDefault="00FF3D81" w:rsidP="00FF3D81">
          <w:pPr>
            <w:pStyle w:val="CitaviBibliographyEntry"/>
          </w:pPr>
          <w:r>
            <w:t>[30]</w:t>
          </w:r>
          <w:r>
            <w:tab/>
          </w:r>
          <w:bookmarkStart w:id="239" w:name="_CTVL001df0f9d7224a24f9ca2d533cc936b3253"/>
          <w:r>
            <w:t xml:space="preserve">P. Ding, Y. Zhang, W.-J. Deng, P. Jia und A. Kuijper, “A light and faster regional convolutional neural network for object detection in optical remote sensing images,” </w:t>
          </w:r>
          <w:bookmarkEnd w:id="239"/>
          <w:r w:rsidRPr="00FF3D81">
            <w:rPr>
              <w:i/>
            </w:rPr>
            <w:t>ISPRS Journal of Photogrammetry and Remote Sensing</w:t>
          </w:r>
          <w:r w:rsidRPr="00FF3D81">
            <w:t>, 141. Jg., S. 208–218, 2018.</w:t>
          </w:r>
        </w:p>
        <w:p w:rsidR="00FF3D81" w:rsidRDefault="00FF3D81" w:rsidP="00FF3D81">
          <w:pPr>
            <w:pStyle w:val="CitaviBibliographyEntry"/>
          </w:pPr>
          <w:r>
            <w:lastRenderedPageBreak/>
            <w:t>[31]</w:t>
          </w:r>
          <w:r>
            <w:tab/>
          </w:r>
          <w:bookmarkStart w:id="240" w:name="_CTVL0014e87a1da0e984017b8e259f1f9ef320e"/>
          <w:r>
            <w:t>R. Girshick, J. Donahue, T. Darrell und J. Malik, “Rich feature hierarchies for accurate object detection and semantic segmentation,”</w:t>
          </w:r>
        </w:p>
        <w:bookmarkEnd w:id="240"/>
        <w:p w:rsidR="00FF3D81" w:rsidRDefault="00FF3D81" w:rsidP="00FF3D81">
          <w:pPr>
            <w:pStyle w:val="CitaviBibliographyEntry"/>
          </w:pPr>
          <w:r>
            <w:t>[32]</w:t>
          </w:r>
          <w:r>
            <w:tab/>
          </w:r>
          <w:bookmarkStart w:id="241" w:name="_CTVL001ed7fc26133304c38ac8b627a025483f9"/>
          <w:r>
            <w:t xml:space="preserve">D. Scherer, A. Müller und S. Behnke, “Evaluation of Pooling Operations in Convolutional Architectures for Object Recognition,” in </w:t>
          </w:r>
          <w:bookmarkEnd w:id="241"/>
          <w:r w:rsidRPr="00FF3D81">
            <w:rPr>
              <w:i/>
            </w:rPr>
            <w:t>Lecture Notes in Computer Science, Artificial Neural Networks – ICANN 2010</w:t>
          </w:r>
          <w:r w:rsidRPr="00FF3D81">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FF3D81" w:rsidRDefault="00FF3D81" w:rsidP="00FF3D81">
          <w:pPr>
            <w:pStyle w:val="CitaviBibliographyEntry"/>
          </w:pPr>
          <w:r>
            <w:t>[33]</w:t>
          </w:r>
          <w:r>
            <w:tab/>
          </w:r>
          <w:bookmarkStart w:id="242" w:name="_CTVL0012bedbf498049448989a404feec1c02eb"/>
          <w:r>
            <w:t>S. Ren, K. He, R. Girshick und J. Sun, “Faster R-CNN: Towards Real-Time Object Detection with Region Proposal Networks,”</w:t>
          </w:r>
        </w:p>
        <w:bookmarkEnd w:id="242"/>
        <w:p w:rsidR="00FF3D81" w:rsidRDefault="00FF3D81" w:rsidP="00FF3D81">
          <w:pPr>
            <w:pStyle w:val="CitaviBibliographyEntry"/>
          </w:pPr>
          <w:r>
            <w:t>[34]</w:t>
          </w:r>
          <w:r>
            <w:tab/>
          </w:r>
          <w:bookmarkStart w:id="243" w:name="_CTVL0015e07cbb92f4045788aa5b99905b584d4"/>
          <w:r>
            <w:t xml:space="preserve">B. Adam, F.H.K. Zaman, I. M. Yassin, H. Z. Abidin und Z. I. Rizman, “Performance evaluation of faster R-CNN on GPU for object detection,” </w:t>
          </w:r>
          <w:bookmarkEnd w:id="243"/>
          <w:r w:rsidRPr="00FF3D81">
            <w:rPr>
              <w:i/>
            </w:rPr>
            <w:t>J. Fundam and Appl Sci.</w:t>
          </w:r>
          <w:r w:rsidRPr="00FF3D81">
            <w:t>, 9. Jg., 3S, S. 909, 2018.</w:t>
          </w:r>
        </w:p>
        <w:p w:rsidR="00FF3D81" w:rsidRDefault="00FF3D81" w:rsidP="00FF3D81">
          <w:pPr>
            <w:pStyle w:val="CitaviBibliographyEntry"/>
          </w:pPr>
          <w:r>
            <w:t>[35]</w:t>
          </w:r>
          <w:r>
            <w:tab/>
          </w:r>
          <w:bookmarkStart w:id="244" w:name="_CTVL0011c609b0725bb4110898d17d00997af9c"/>
          <w:r>
            <w:t xml:space="preserve">S. Aja-Fernandez, C. Alberola-Lopez und C.-F. Westin, “Noise and signal estimation in magnitude MRI and Rician distributed images: A LMMSE approach,” (eng), </w:t>
          </w:r>
          <w:bookmarkEnd w:id="244"/>
          <w:r w:rsidRPr="00FF3D81">
            <w:rPr>
              <w:i/>
            </w:rPr>
            <w:t>IEEE transactions on image processing : a publication of the IEEE Signal Processing Society</w:t>
          </w:r>
          <w:r w:rsidRPr="00FF3D81">
            <w:t>, 17. Jg., Nr. 8, S. 1383–1398, 2008.</w:t>
          </w:r>
        </w:p>
        <w:p w:rsidR="00FF3D81" w:rsidRDefault="00FF3D81" w:rsidP="00FF3D81">
          <w:pPr>
            <w:pStyle w:val="CitaviBibliographyEntry"/>
          </w:pPr>
          <w:r>
            <w:t>[36]</w:t>
          </w:r>
          <w:r>
            <w:tab/>
          </w:r>
          <w:bookmarkStart w:id="245" w:name="_CTVL00177ad966db81d4ed78effe59daeec7a6d"/>
          <w:r>
            <w:t xml:space="preserve">E. Elboher und M. Werman, “Efficient and accurate Gaussian image filtering using running sums,” in </w:t>
          </w:r>
          <w:bookmarkEnd w:id="245"/>
          <w:r w:rsidRPr="00FF3D81">
            <w:rPr>
              <w:i/>
            </w:rPr>
            <w:t>2012 12th International Conference on Intelligent Systems Design and Applications (ISDA)</w:t>
          </w:r>
          <w:r w:rsidRPr="00FF3D81">
            <w:t>: IEEE, Nov. 2012 - Nov. 2012, S. 897–902.</w:t>
          </w:r>
        </w:p>
        <w:p w:rsidR="00FF3D81" w:rsidRDefault="00FF3D81" w:rsidP="00FF3D81">
          <w:pPr>
            <w:pStyle w:val="CitaviBibliographyEntry"/>
          </w:pPr>
          <w:r>
            <w:t>[37]</w:t>
          </w:r>
          <w:r>
            <w:tab/>
          </w:r>
          <w:bookmarkStart w:id="246" w:name="_CTVL001aedb880edae84a36b1da3068b16b4f4c"/>
          <w:r>
            <w:t xml:space="preserve">R. D. Nowak, “Wavelet-based Rician noise removal for magnetic resonance imaging,” (eng), </w:t>
          </w:r>
          <w:bookmarkEnd w:id="246"/>
          <w:r w:rsidRPr="00FF3D81">
            <w:rPr>
              <w:i/>
            </w:rPr>
            <w:t>IEEE transactions on image processing : a publication of the IEEE Signal Processing Society</w:t>
          </w:r>
          <w:r w:rsidRPr="00FF3D81">
            <w:t>, 8. Jg., Nr. 10, S. 1408–1419, 1999.</w:t>
          </w:r>
        </w:p>
        <w:p w:rsidR="00FF3D81" w:rsidRDefault="00FF3D81" w:rsidP="00FF3D81">
          <w:pPr>
            <w:pStyle w:val="CitaviBibliographyEntry"/>
          </w:pPr>
          <w:r>
            <w:t>[38]</w:t>
          </w:r>
          <w:r>
            <w:tab/>
          </w:r>
          <w:bookmarkStart w:id="247" w:name="_CTVL0013ed4950d58d941c8838c350dd34eb5af"/>
          <w:r>
            <w:t xml:space="preserve">F. Xiao und Y. Zhang, “A Comparative Study on Thresholding Methods in Wavelet-based Image Denoising,” </w:t>
          </w:r>
          <w:bookmarkEnd w:id="247"/>
          <w:r w:rsidRPr="00FF3D81">
            <w:rPr>
              <w:i/>
            </w:rPr>
            <w:t>Procedia Engineering</w:t>
          </w:r>
          <w:r w:rsidRPr="00FF3D81">
            <w:t>, 15. Jg., S. 3998–4003, 2011.</w:t>
          </w:r>
        </w:p>
        <w:p w:rsidR="00FF3D81" w:rsidRDefault="00FF3D81" w:rsidP="00FF3D81">
          <w:pPr>
            <w:pStyle w:val="CitaviBibliographyEntry"/>
          </w:pPr>
          <w:r>
            <w:t>[39]</w:t>
          </w:r>
          <w:r>
            <w:tab/>
          </w:r>
          <w:bookmarkStart w:id="248" w:name="_CTVL001b96fcb1f1f1c4d188b33b6cdffa03f7d"/>
          <w:r>
            <w:t xml:space="preserve">A. Pizurica, W. Philips, I. Lemahieu und M. Acheroy, “A versatile wavelet domain noise filtration technique for medical imaging,” (eng), </w:t>
          </w:r>
          <w:bookmarkEnd w:id="248"/>
          <w:r w:rsidRPr="00FF3D81">
            <w:rPr>
              <w:i/>
            </w:rPr>
            <w:t>IEEE transactions on medical imaging</w:t>
          </w:r>
          <w:r w:rsidRPr="00FF3D81">
            <w:t>, 22. Jg., Nr. 3, S. 323–331, 2003.</w:t>
          </w:r>
        </w:p>
        <w:p w:rsidR="00FF3D81" w:rsidRDefault="00FF3D81" w:rsidP="00FF3D81">
          <w:pPr>
            <w:pStyle w:val="CitaviBibliographyEntry"/>
          </w:pPr>
          <w:r>
            <w:t>[40]</w:t>
          </w:r>
          <w:r>
            <w:tab/>
          </w:r>
          <w:bookmarkStart w:id="249" w:name="_CTVL001d0283f06888d40779535a5cf34f4e7c2"/>
          <w:r>
            <w:t xml:space="preserve">D. L. Donoho, “De-noising by soft-thresholding,” </w:t>
          </w:r>
          <w:bookmarkEnd w:id="249"/>
          <w:r w:rsidRPr="00FF3D81">
            <w:rPr>
              <w:i/>
            </w:rPr>
            <w:t>IEEE Trans. Inform. Theory</w:t>
          </w:r>
          <w:r w:rsidRPr="00FF3D81">
            <w:t>, 41. Jg., Nr. 3, S. 613–627, 1995.</w:t>
          </w:r>
        </w:p>
        <w:p w:rsidR="00FF3D81" w:rsidRDefault="00FF3D81" w:rsidP="00FF3D81">
          <w:pPr>
            <w:pStyle w:val="CitaviBibliographyEntry"/>
          </w:pPr>
          <w:r>
            <w:t>[41]</w:t>
          </w:r>
          <w:r>
            <w:tab/>
          </w:r>
          <w:bookmarkStart w:id="250" w:name="_CTVL00116235944a374442aa398750cf1caeb11"/>
          <w:r>
            <w:t>“Nonlinear anisotropic diffusion filtering for multiscale,”</w:t>
          </w:r>
        </w:p>
        <w:bookmarkEnd w:id="250"/>
        <w:p w:rsidR="00FF3D81" w:rsidRDefault="00FF3D81" w:rsidP="00FF3D81">
          <w:pPr>
            <w:pStyle w:val="CitaviBibliographyEntry"/>
          </w:pPr>
          <w:r>
            <w:lastRenderedPageBreak/>
            <w:t>[42]</w:t>
          </w:r>
          <w:r>
            <w:tab/>
          </w:r>
          <w:bookmarkStart w:id="251" w:name="_CTVL001e99c219b8dca460e80803e6a306c4490"/>
          <w:r>
            <w:t xml:space="preserve">P. Perona und J. Malik, “Scale-space and edge detection using anisotropic diffusion,” </w:t>
          </w:r>
          <w:bookmarkEnd w:id="251"/>
          <w:r w:rsidRPr="00FF3D81">
            <w:rPr>
              <w:i/>
            </w:rPr>
            <w:t>IEEE Trans. Pattern Anal. Machine Intell.</w:t>
          </w:r>
          <w:r w:rsidRPr="00FF3D81">
            <w:t>, 12. Jg., Nr. 7, S. 629–639, 1990.</w:t>
          </w:r>
        </w:p>
        <w:p w:rsidR="00FF3D81" w:rsidRDefault="00FF3D81" w:rsidP="00FF3D81">
          <w:pPr>
            <w:pStyle w:val="CitaviBibliographyEntry"/>
          </w:pPr>
          <w:r>
            <w:t>[43]</w:t>
          </w:r>
          <w:r>
            <w:tab/>
          </w:r>
          <w:bookmarkStart w:id="252" w:name="_CTVL001a688dac07d48462abaca16c8893195af"/>
          <w:r>
            <w:t>“anisotropic,”</w:t>
          </w:r>
        </w:p>
        <w:bookmarkEnd w:id="252"/>
        <w:p w:rsidR="00FF3D81" w:rsidRDefault="00FF3D81" w:rsidP="00FF3D81">
          <w:pPr>
            <w:pStyle w:val="CitaviBibliographyEntry"/>
          </w:pPr>
          <w:r>
            <w:t>[44]</w:t>
          </w:r>
          <w:r>
            <w:tab/>
          </w:r>
          <w:bookmarkStart w:id="253" w:name="_CTVL0010b94a9af932a45e4a280bd89b082da03"/>
          <w:r>
            <w:t>Unknown, “gbhb224.PDF,”</w:t>
          </w:r>
        </w:p>
        <w:bookmarkEnd w:id="253"/>
        <w:p w:rsidR="00FF3D81" w:rsidRDefault="00FF3D81" w:rsidP="00FF3D81">
          <w:pPr>
            <w:pStyle w:val="CitaviBibliographyEntry"/>
          </w:pPr>
          <w:r>
            <w:t>[45]</w:t>
          </w:r>
          <w:r>
            <w:tab/>
          </w:r>
          <w:bookmarkStart w:id="254" w:name="_CTVL001ae6d37f9aaa145f78c7742b6015f9edd"/>
          <w:r>
            <w:t>Puneet, “Binarization Techniques used for Grey Scale Images,”</w:t>
          </w:r>
        </w:p>
        <w:bookmarkEnd w:id="254"/>
        <w:p w:rsidR="00FF3D81" w:rsidRDefault="00FF3D81" w:rsidP="00FF3D81">
          <w:pPr>
            <w:pStyle w:val="CitaviBibliographyEntry"/>
          </w:pPr>
          <w:r>
            <w:t>[46]</w:t>
          </w:r>
          <w:r>
            <w:tab/>
          </w:r>
          <w:bookmarkStart w:id="255" w:name="_CTVL001344a667e682d480286a61306f23d3b5b"/>
          <w:r>
            <w:t xml:space="preserve">N. B. A. Mustafa, N. A. Fuad, S. K. Ahmed, A. A. Z. Abidin, Z. Ali, W. B. Yit und Z. A. M. Sharrif, “Image processing of an agriculture produce: Determination of size and ripeness of a banana,” in </w:t>
          </w:r>
          <w:bookmarkEnd w:id="255"/>
          <w:r w:rsidRPr="00FF3D81">
            <w:rPr>
              <w:i/>
            </w:rPr>
            <w:t>2008 International Symposium on Information Technology</w:t>
          </w:r>
          <w:r w:rsidRPr="00FF3D81">
            <w:t>: IEEE, 2008, S. 1–7.</w:t>
          </w:r>
        </w:p>
        <w:p w:rsidR="00FF3D81" w:rsidRDefault="00FF3D81" w:rsidP="00FF3D81">
          <w:pPr>
            <w:pStyle w:val="CitaviBibliographyEntry"/>
          </w:pPr>
          <w:r>
            <w:t>[47]</w:t>
          </w:r>
          <w:r>
            <w:tab/>
          </w:r>
          <w:bookmarkStart w:id="256" w:name="_CTVL0015c8545ede7414d87ba4fefc56cab5401"/>
          <w:r>
            <w:t xml:space="preserve">D. G. Lowe, “Distinctive Image Features from Scale-Invariant Keypoints,” </w:t>
          </w:r>
          <w:bookmarkEnd w:id="256"/>
          <w:r w:rsidRPr="00FF3D81">
            <w:rPr>
              <w:i/>
            </w:rPr>
            <w:t>International Journal of Computer Vision</w:t>
          </w:r>
          <w:r w:rsidRPr="00FF3D81">
            <w:t>, 60. Jg., Nr. 2, S. 91–110, 2004.</w:t>
          </w:r>
        </w:p>
        <w:p w:rsidR="00FF3D81" w:rsidRDefault="00FF3D81" w:rsidP="00FF3D81">
          <w:pPr>
            <w:pStyle w:val="CitaviBibliographyEntry"/>
          </w:pPr>
          <w:r>
            <w:t>[48]</w:t>
          </w:r>
          <w:r>
            <w:tab/>
          </w:r>
          <w:bookmarkStart w:id="257" w:name="_CTVL001f3bb4b9f3e8a4220bef8972f1adbed20"/>
          <w:r>
            <w:t>Nadine, “Microsoft Word - Paper5.doc,”</w:t>
          </w:r>
        </w:p>
        <w:bookmarkEnd w:id="257"/>
        <w:p w:rsidR="00E533D7" w:rsidRDefault="00227772" w:rsidP="00FF3D81">
          <w:pPr>
            <w:pStyle w:val="CitaviBibliographyEntry"/>
          </w:pPr>
          <w:r>
            <w:fldChar w:fldCharType="end"/>
          </w:r>
          <w:r w:rsidR="00397252">
            <w:t xml:space="preserve"> </w:t>
          </w:r>
        </w:p>
        <w:p w:rsidR="00227772" w:rsidRPr="00397252" w:rsidRDefault="00C80922"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C80922"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77DE" w:rsidRDefault="002877DE" w:rsidP="00D31B09">
      <w:r>
        <w:separator/>
      </w:r>
    </w:p>
    <w:p w:rsidR="002877DE" w:rsidRDefault="002877DE" w:rsidP="00D31B09"/>
  </w:endnote>
  <w:endnote w:type="continuationSeparator" w:id="0">
    <w:p w:rsidR="002877DE" w:rsidRDefault="002877DE" w:rsidP="00D31B09">
      <w:r>
        <w:continuationSeparator/>
      </w:r>
    </w:p>
    <w:p w:rsidR="002877DE" w:rsidRDefault="002877DE"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Default="00514A1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Default="00514A1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Pr="00E12BCA" w:rsidRDefault="00514A12" w:rsidP="00282582">
    <w:pPr>
      <w:pStyle w:val="Footer"/>
      <w:jc w:val="center"/>
      <w:rPr>
        <w:noProof/>
      </w:rPr>
    </w:pPr>
  </w:p>
  <w:p w:rsidR="00514A12" w:rsidRDefault="00514A12"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Pr="00E12BCA" w:rsidRDefault="00514A12"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CA7F24">
      <w:rPr>
        <w:noProof/>
      </w:rPr>
      <w:t>16</w:t>
    </w:r>
    <w:r w:rsidRPr="00E12BCA">
      <w:rPr>
        <w:noProof/>
      </w:rPr>
      <w:fldChar w:fldCharType="end"/>
    </w:r>
  </w:p>
  <w:p w:rsidR="00514A12" w:rsidRDefault="00514A12"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77DE" w:rsidRDefault="002877DE" w:rsidP="00D31B09">
      <w:r>
        <w:separator/>
      </w:r>
    </w:p>
    <w:p w:rsidR="002877DE" w:rsidRDefault="002877DE" w:rsidP="00D31B09"/>
  </w:footnote>
  <w:footnote w:type="continuationSeparator" w:id="0">
    <w:p w:rsidR="002877DE" w:rsidRDefault="002877DE" w:rsidP="00D31B09">
      <w:r>
        <w:continuationSeparator/>
      </w:r>
    </w:p>
    <w:p w:rsidR="002877DE" w:rsidRDefault="002877DE"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Default="00514A1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Pr="00E12BCA" w:rsidRDefault="00514A12" w:rsidP="00D31B09">
    <w:pPr>
      <w:pStyle w:val="Header"/>
    </w:pPr>
    <w:fldSimple w:instr=" STYLEREF  &quot;Heading 1&quot;  \* MERGEFORMAT ">
      <w:r w:rsidR="00CA7F24">
        <w:rPr>
          <w:noProof/>
        </w:rPr>
        <w:t>Introduction</w:t>
      </w:r>
    </w:fldSimple>
    <w:r>
      <w:tab/>
    </w:r>
    <w:r>
      <w:tab/>
    </w:r>
    <w:r>
      <w:fldChar w:fldCharType="begin"/>
    </w:r>
    <w:r>
      <w:instrText xml:space="preserve"> PAGE  \* Arabic  \* MERGEFORMAT </w:instrText>
    </w:r>
    <w:r>
      <w:fldChar w:fldCharType="separate"/>
    </w:r>
    <w:r w:rsidR="00CA7F24">
      <w:rPr>
        <w:noProof/>
      </w:rPr>
      <w:t>16</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Default="00514A1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Pr="00E12BCA" w:rsidRDefault="00514A12"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Pr="00E12BCA" w:rsidRDefault="00514A12" w:rsidP="00AB33B9">
    <w:pPr>
      <w:pStyle w:val="Header"/>
      <w:pBdr>
        <w:bottom w:val="single" w:sz="4" w:space="1" w:color="auto"/>
      </w:pBdr>
      <w:tabs>
        <w:tab w:val="left" w:pos="2465"/>
      </w:tabs>
      <w:rPr>
        <w:noProof/>
      </w:rPr>
    </w:pPr>
    <w:fldSimple w:instr=" STYLEREF  &quot;Heading 1&quot;  \* MERGEFORMAT ">
      <w:r w:rsidR="006D4805">
        <w:rPr>
          <w:noProof/>
        </w:rPr>
        <w:t>Methodology</w:t>
      </w:r>
    </w:fldSimple>
    <w:r>
      <w:tab/>
    </w:r>
    <w:r>
      <w:tab/>
    </w:r>
    <w:r>
      <w:tab/>
    </w:r>
    <w:r>
      <w:fldChar w:fldCharType="begin"/>
    </w:r>
    <w:r>
      <w:instrText xml:space="preserve"> PAGE  \* Arabic  \* MERGEFORMAT </w:instrText>
    </w:r>
    <w:r>
      <w:fldChar w:fldCharType="separate"/>
    </w:r>
    <w:r w:rsidR="006D4805">
      <w:rPr>
        <w:noProof/>
      </w:rPr>
      <w:t>38</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4A12" w:rsidRDefault="00514A12"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ABB6FDF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A6E"/>
    <w:rsid w:val="00000E11"/>
    <w:rsid w:val="00001251"/>
    <w:rsid w:val="00001C48"/>
    <w:rsid w:val="00001D71"/>
    <w:rsid w:val="00002488"/>
    <w:rsid w:val="0000248E"/>
    <w:rsid w:val="00002F0B"/>
    <w:rsid w:val="00003C55"/>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8"/>
    <w:rsid w:val="00020CFE"/>
    <w:rsid w:val="000213B6"/>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60D"/>
    <w:rsid w:val="00033AF7"/>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7B6"/>
    <w:rsid w:val="00041B54"/>
    <w:rsid w:val="00041E47"/>
    <w:rsid w:val="000421DC"/>
    <w:rsid w:val="00042429"/>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64F"/>
    <w:rsid w:val="00046725"/>
    <w:rsid w:val="00046955"/>
    <w:rsid w:val="00046F74"/>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872"/>
    <w:rsid w:val="00054ABD"/>
    <w:rsid w:val="0005509B"/>
    <w:rsid w:val="000550CF"/>
    <w:rsid w:val="0005684D"/>
    <w:rsid w:val="0005716F"/>
    <w:rsid w:val="000572E2"/>
    <w:rsid w:val="000574A7"/>
    <w:rsid w:val="00057BE6"/>
    <w:rsid w:val="0006018B"/>
    <w:rsid w:val="00060B75"/>
    <w:rsid w:val="00060C05"/>
    <w:rsid w:val="00060C95"/>
    <w:rsid w:val="0006152F"/>
    <w:rsid w:val="0006163D"/>
    <w:rsid w:val="00061C9C"/>
    <w:rsid w:val="00062086"/>
    <w:rsid w:val="000626E1"/>
    <w:rsid w:val="00062A58"/>
    <w:rsid w:val="00062ADB"/>
    <w:rsid w:val="00062CE1"/>
    <w:rsid w:val="00062EE0"/>
    <w:rsid w:val="000642B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1E81"/>
    <w:rsid w:val="000727E9"/>
    <w:rsid w:val="000731AE"/>
    <w:rsid w:val="00073622"/>
    <w:rsid w:val="000744AB"/>
    <w:rsid w:val="0007451E"/>
    <w:rsid w:val="00075047"/>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4E40"/>
    <w:rsid w:val="0008516E"/>
    <w:rsid w:val="000856DD"/>
    <w:rsid w:val="00085A86"/>
    <w:rsid w:val="00085AFB"/>
    <w:rsid w:val="00085C81"/>
    <w:rsid w:val="00086B64"/>
    <w:rsid w:val="00087179"/>
    <w:rsid w:val="00087970"/>
    <w:rsid w:val="00087C20"/>
    <w:rsid w:val="0009052A"/>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461"/>
    <w:rsid w:val="00096C1F"/>
    <w:rsid w:val="000970B9"/>
    <w:rsid w:val="000973D6"/>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8D4"/>
    <w:rsid w:val="000B48E5"/>
    <w:rsid w:val="000B4C45"/>
    <w:rsid w:val="000B4FE3"/>
    <w:rsid w:val="000B5519"/>
    <w:rsid w:val="000B56FC"/>
    <w:rsid w:val="000B6299"/>
    <w:rsid w:val="000B6387"/>
    <w:rsid w:val="000B66DB"/>
    <w:rsid w:val="000B6856"/>
    <w:rsid w:val="000B6AFF"/>
    <w:rsid w:val="000B6F3F"/>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76A"/>
    <w:rsid w:val="000C5208"/>
    <w:rsid w:val="000C59E4"/>
    <w:rsid w:val="000C5D79"/>
    <w:rsid w:val="000C61AF"/>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5A4"/>
    <w:rsid w:val="000E473B"/>
    <w:rsid w:val="000E5084"/>
    <w:rsid w:val="000E59DD"/>
    <w:rsid w:val="000E5C54"/>
    <w:rsid w:val="000E5C71"/>
    <w:rsid w:val="000E6261"/>
    <w:rsid w:val="000E627A"/>
    <w:rsid w:val="000E6DB4"/>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DF"/>
    <w:rsid w:val="000F4A36"/>
    <w:rsid w:val="000F4A52"/>
    <w:rsid w:val="000F4C1B"/>
    <w:rsid w:val="000F4C6D"/>
    <w:rsid w:val="000F4CCF"/>
    <w:rsid w:val="000F4DF8"/>
    <w:rsid w:val="000F506C"/>
    <w:rsid w:val="000F5B4A"/>
    <w:rsid w:val="000F5B6C"/>
    <w:rsid w:val="000F63A3"/>
    <w:rsid w:val="000F6877"/>
    <w:rsid w:val="000F688C"/>
    <w:rsid w:val="000F6D3F"/>
    <w:rsid w:val="000F7531"/>
    <w:rsid w:val="000F7CD5"/>
    <w:rsid w:val="000F7D25"/>
    <w:rsid w:val="001002E0"/>
    <w:rsid w:val="001004EC"/>
    <w:rsid w:val="00100B37"/>
    <w:rsid w:val="00100BE1"/>
    <w:rsid w:val="00100EB5"/>
    <w:rsid w:val="00100F9D"/>
    <w:rsid w:val="00101235"/>
    <w:rsid w:val="0010140D"/>
    <w:rsid w:val="001017FC"/>
    <w:rsid w:val="00101B68"/>
    <w:rsid w:val="00101C09"/>
    <w:rsid w:val="0010210C"/>
    <w:rsid w:val="0010227C"/>
    <w:rsid w:val="00102435"/>
    <w:rsid w:val="001026FC"/>
    <w:rsid w:val="001036C7"/>
    <w:rsid w:val="0010406E"/>
    <w:rsid w:val="001040BB"/>
    <w:rsid w:val="00104250"/>
    <w:rsid w:val="0010475E"/>
    <w:rsid w:val="001047DF"/>
    <w:rsid w:val="00104DFD"/>
    <w:rsid w:val="00104F6E"/>
    <w:rsid w:val="00104FBF"/>
    <w:rsid w:val="00105E34"/>
    <w:rsid w:val="001063FC"/>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2B28"/>
    <w:rsid w:val="00112B94"/>
    <w:rsid w:val="00112EF3"/>
    <w:rsid w:val="00113116"/>
    <w:rsid w:val="00113D8D"/>
    <w:rsid w:val="00113E0F"/>
    <w:rsid w:val="00114259"/>
    <w:rsid w:val="0011472A"/>
    <w:rsid w:val="00114FD6"/>
    <w:rsid w:val="001157B3"/>
    <w:rsid w:val="00115A28"/>
    <w:rsid w:val="00115F2E"/>
    <w:rsid w:val="00116243"/>
    <w:rsid w:val="00116875"/>
    <w:rsid w:val="00116DF9"/>
    <w:rsid w:val="00116FD1"/>
    <w:rsid w:val="001173C2"/>
    <w:rsid w:val="001177E5"/>
    <w:rsid w:val="001179BC"/>
    <w:rsid w:val="00117DDF"/>
    <w:rsid w:val="00117F4B"/>
    <w:rsid w:val="0012007A"/>
    <w:rsid w:val="001206AE"/>
    <w:rsid w:val="001207CD"/>
    <w:rsid w:val="001208D6"/>
    <w:rsid w:val="00120C46"/>
    <w:rsid w:val="00120C48"/>
    <w:rsid w:val="00120E46"/>
    <w:rsid w:val="00120E64"/>
    <w:rsid w:val="00121D49"/>
    <w:rsid w:val="00121E6B"/>
    <w:rsid w:val="00122653"/>
    <w:rsid w:val="00122B71"/>
    <w:rsid w:val="00122CBC"/>
    <w:rsid w:val="00122E18"/>
    <w:rsid w:val="00123111"/>
    <w:rsid w:val="0012317C"/>
    <w:rsid w:val="0012330B"/>
    <w:rsid w:val="00123313"/>
    <w:rsid w:val="001234A0"/>
    <w:rsid w:val="00123884"/>
    <w:rsid w:val="00124805"/>
    <w:rsid w:val="00125DCE"/>
    <w:rsid w:val="001260E8"/>
    <w:rsid w:val="001260F5"/>
    <w:rsid w:val="001264DC"/>
    <w:rsid w:val="001266C2"/>
    <w:rsid w:val="0012686A"/>
    <w:rsid w:val="00126C41"/>
    <w:rsid w:val="00127219"/>
    <w:rsid w:val="001276A0"/>
    <w:rsid w:val="00127B18"/>
    <w:rsid w:val="00127C9F"/>
    <w:rsid w:val="001302E7"/>
    <w:rsid w:val="00130429"/>
    <w:rsid w:val="00130579"/>
    <w:rsid w:val="00130581"/>
    <w:rsid w:val="00130793"/>
    <w:rsid w:val="00130F49"/>
    <w:rsid w:val="00130FAF"/>
    <w:rsid w:val="0013119F"/>
    <w:rsid w:val="00131C0D"/>
    <w:rsid w:val="00131D80"/>
    <w:rsid w:val="00132451"/>
    <w:rsid w:val="00132B8D"/>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659"/>
    <w:rsid w:val="001406B3"/>
    <w:rsid w:val="00140896"/>
    <w:rsid w:val="001419B5"/>
    <w:rsid w:val="00141F3B"/>
    <w:rsid w:val="00142149"/>
    <w:rsid w:val="00142697"/>
    <w:rsid w:val="0014277A"/>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293A"/>
    <w:rsid w:val="0015298D"/>
    <w:rsid w:val="00152B1E"/>
    <w:rsid w:val="00152E77"/>
    <w:rsid w:val="00152F50"/>
    <w:rsid w:val="00153451"/>
    <w:rsid w:val="00154BE5"/>
    <w:rsid w:val="00154FE1"/>
    <w:rsid w:val="00155115"/>
    <w:rsid w:val="00155F6B"/>
    <w:rsid w:val="00156938"/>
    <w:rsid w:val="00156A6E"/>
    <w:rsid w:val="00156BF8"/>
    <w:rsid w:val="00156EE6"/>
    <w:rsid w:val="00157287"/>
    <w:rsid w:val="0015728C"/>
    <w:rsid w:val="00157937"/>
    <w:rsid w:val="00160870"/>
    <w:rsid w:val="0016099F"/>
    <w:rsid w:val="00160A98"/>
    <w:rsid w:val="00161150"/>
    <w:rsid w:val="00161B3B"/>
    <w:rsid w:val="00161B56"/>
    <w:rsid w:val="00161EB5"/>
    <w:rsid w:val="001632AF"/>
    <w:rsid w:val="00163B13"/>
    <w:rsid w:val="00163D73"/>
    <w:rsid w:val="0016432D"/>
    <w:rsid w:val="00164585"/>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DA2"/>
    <w:rsid w:val="00176F9A"/>
    <w:rsid w:val="0017725B"/>
    <w:rsid w:val="001803D5"/>
    <w:rsid w:val="0018060A"/>
    <w:rsid w:val="001809A5"/>
    <w:rsid w:val="00180A3D"/>
    <w:rsid w:val="00180F69"/>
    <w:rsid w:val="0018166B"/>
    <w:rsid w:val="00181C1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03"/>
    <w:rsid w:val="001A62ED"/>
    <w:rsid w:val="001A641E"/>
    <w:rsid w:val="001A6FEA"/>
    <w:rsid w:val="001A76E7"/>
    <w:rsid w:val="001B02F4"/>
    <w:rsid w:val="001B0DF5"/>
    <w:rsid w:val="001B10BC"/>
    <w:rsid w:val="001B121A"/>
    <w:rsid w:val="001B1EAF"/>
    <w:rsid w:val="001B2D9F"/>
    <w:rsid w:val="001B3507"/>
    <w:rsid w:val="001B3980"/>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3B2"/>
    <w:rsid w:val="001C67E8"/>
    <w:rsid w:val="001C6DF1"/>
    <w:rsid w:val="001C70B5"/>
    <w:rsid w:val="001C7391"/>
    <w:rsid w:val="001C73F2"/>
    <w:rsid w:val="001D002D"/>
    <w:rsid w:val="001D0B6B"/>
    <w:rsid w:val="001D15B1"/>
    <w:rsid w:val="001D1C47"/>
    <w:rsid w:val="001D2247"/>
    <w:rsid w:val="001D2254"/>
    <w:rsid w:val="001D2339"/>
    <w:rsid w:val="001D2352"/>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8D4"/>
    <w:rsid w:val="001D7584"/>
    <w:rsid w:val="001D7CB7"/>
    <w:rsid w:val="001D7E37"/>
    <w:rsid w:val="001D7EF9"/>
    <w:rsid w:val="001E033A"/>
    <w:rsid w:val="001E0652"/>
    <w:rsid w:val="001E0D79"/>
    <w:rsid w:val="001E1483"/>
    <w:rsid w:val="001E1CF4"/>
    <w:rsid w:val="001E2168"/>
    <w:rsid w:val="001E2202"/>
    <w:rsid w:val="001E27C7"/>
    <w:rsid w:val="001E2B25"/>
    <w:rsid w:val="001E2FDE"/>
    <w:rsid w:val="001E3502"/>
    <w:rsid w:val="001E3BF6"/>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126B"/>
    <w:rsid w:val="001F19E1"/>
    <w:rsid w:val="001F1C3D"/>
    <w:rsid w:val="001F2A1A"/>
    <w:rsid w:val="001F2B0D"/>
    <w:rsid w:val="001F3137"/>
    <w:rsid w:val="001F3598"/>
    <w:rsid w:val="001F3F67"/>
    <w:rsid w:val="001F452D"/>
    <w:rsid w:val="001F45AE"/>
    <w:rsid w:val="001F465B"/>
    <w:rsid w:val="001F5009"/>
    <w:rsid w:val="001F51E3"/>
    <w:rsid w:val="001F5804"/>
    <w:rsid w:val="001F5887"/>
    <w:rsid w:val="001F594D"/>
    <w:rsid w:val="001F5A62"/>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1755"/>
    <w:rsid w:val="00201C39"/>
    <w:rsid w:val="00201D21"/>
    <w:rsid w:val="00201F38"/>
    <w:rsid w:val="00201F48"/>
    <w:rsid w:val="0020211F"/>
    <w:rsid w:val="0020239F"/>
    <w:rsid w:val="0020248B"/>
    <w:rsid w:val="00202DCC"/>
    <w:rsid w:val="002044BB"/>
    <w:rsid w:val="002044E6"/>
    <w:rsid w:val="002047F2"/>
    <w:rsid w:val="00204A80"/>
    <w:rsid w:val="00205402"/>
    <w:rsid w:val="0020612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17AD4"/>
    <w:rsid w:val="00217F97"/>
    <w:rsid w:val="002200E6"/>
    <w:rsid w:val="00220685"/>
    <w:rsid w:val="00220740"/>
    <w:rsid w:val="00220FDF"/>
    <w:rsid w:val="00221040"/>
    <w:rsid w:val="002216A3"/>
    <w:rsid w:val="00221805"/>
    <w:rsid w:val="002218F1"/>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C57"/>
    <w:rsid w:val="00243D19"/>
    <w:rsid w:val="00243F63"/>
    <w:rsid w:val="002442E4"/>
    <w:rsid w:val="00244364"/>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B94"/>
    <w:rsid w:val="00263C55"/>
    <w:rsid w:val="00263FD8"/>
    <w:rsid w:val="0026405F"/>
    <w:rsid w:val="00264B0C"/>
    <w:rsid w:val="00264DA7"/>
    <w:rsid w:val="00265001"/>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359E"/>
    <w:rsid w:val="00273645"/>
    <w:rsid w:val="0027463F"/>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7DE"/>
    <w:rsid w:val="002877E5"/>
    <w:rsid w:val="00287B4B"/>
    <w:rsid w:val="00287E10"/>
    <w:rsid w:val="0029007E"/>
    <w:rsid w:val="00290439"/>
    <w:rsid w:val="002909E4"/>
    <w:rsid w:val="00290A7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79"/>
    <w:rsid w:val="002A1BB2"/>
    <w:rsid w:val="002A2214"/>
    <w:rsid w:val="002A2465"/>
    <w:rsid w:val="002A24E3"/>
    <w:rsid w:val="002A2667"/>
    <w:rsid w:val="002A26C9"/>
    <w:rsid w:val="002A279B"/>
    <w:rsid w:val="002A3165"/>
    <w:rsid w:val="002A3EB9"/>
    <w:rsid w:val="002A49B8"/>
    <w:rsid w:val="002A4B0A"/>
    <w:rsid w:val="002A5F9F"/>
    <w:rsid w:val="002A6151"/>
    <w:rsid w:val="002A6757"/>
    <w:rsid w:val="002A6819"/>
    <w:rsid w:val="002A68FD"/>
    <w:rsid w:val="002A6BDC"/>
    <w:rsid w:val="002A6DC7"/>
    <w:rsid w:val="002A7615"/>
    <w:rsid w:val="002A7917"/>
    <w:rsid w:val="002A7BAA"/>
    <w:rsid w:val="002B0652"/>
    <w:rsid w:val="002B0821"/>
    <w:rsid w:val="002B1238"/>
    <w:rsid w:val="002B1A0A"/>
    <w:rsid w:val="002B252C"/>
    <w:rsid w:val="002B26B2"/>
    <w:rsid w:val="002B2952"/>
    <w:rsid w:val="002B2BDA"/>
    <w:rsid w:val="002B360F"/>
    <w:rsid w:val="002B37B0"/>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10A0"/>
    <w:rsid w:val="002C10CF"/>
    <w:rsid w:val="002C125B"/>
    <w:rsid w:val="002C1A87"/>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955"/>
    <w:rsid w:val="002C6957"/>
    <w:rsid w:val="002C73A6"/>
    <w:rsid w:val="002C7EC5"/>
    <w:rsid w:val="002C7F9E"/>
    <w:rsid w:val="002D02B8"/>
    <w:rsid w:val="002D041C"/>
    <w:rsid w:val="002D0447"/>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9E3"/>
    <w:rsid w:val="002E1EDF"/>
    <w:rsid w:val="002E2A0D"/>
    <w:rsid w:val="002E2A5A"/>
    <w:rsid w:val="002E3478"/>
    <w:rsid w:val="002E3531"/>
    <w:rsid w:val="002E3C3E"/>
    <w:rsid w:val="002E3D01"/>
    <w:rsid w:val="002E4C91"/>
    <w:rsid w:val="002E5070"/>
    <w:rsid w:val="002E53B5"/>
    <w:rsid w:val="002E64C4"/>
    <w:rsid w:val="002E67F7"/>
    <w:rsid w:val="002E689D"/>
    <w:rsid w:val="002E69CA"/>
    <w:rsid w:val="002E69FA"/>
    <w:rsid w:val="002E6AAB"/>
    <w:rsid w:val="002E6B47"/>
    <w:rsid w:val="002E778E"/>
    <w:rsid w:val="002E7F60"/>
    <w:rsid w:val="002E7FD1"/>
    <w:rsid w:val="002F0A92"/>
    <w:rsid w:val="002F0D8B"/>
    <w:rsid w:val="002F1052"/>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401"/>
    <w:rsid w:val="002F44A8"/>
    <w:rsid w:val="002F472C"/>
    <w:rsid w:val="002F51E4"/>
    <w:rsid w:val="002F5BDC"/>
    <w:rsid w:val="002F6608"/>
    <w:rsid w:val="002F671C"/>
    <w:rsid w:val="002F6FFD"/>
    <w:rsid w:val="002F7093"/>
    <w:rsid w:val="002F70ED"/>
    <w:rsid w:val="002F7336"/>
    <w:rsid w:val="002F74AE"/>
    <w:rsid w:val="002F7EED"/>
    <w:rsid w:val="00300F1F"/>
    <w:rsid w:val="00301B56"/>
    <w:rsid w:val="00302269"/>
    <w:rsid w:val="00302EBF"/>
    <w:rsid w:val="00302FC3"/>
    <w:rsid w:val="0030331A"/>
    <w:rsid w:val="00303B27"/>
    <w:rsid w:val="003047C1"/>
    <w:rsid w:val="003047DA"/>
    <w:rsid w:val="00304F90"/>
    <w:rsid w:val="00305202"/>
    <w:rsid w:val="00305384"/>
    <w:rsid w:val="0030654A"/>
    <w:rsid w:val="00306DE2"/>
    <w:rsid w:val="00307897"/>
    <w:rsid w:val="003078F5"/>
    <w:rsid w:val="0030794C"/>
    <w:rsid w:val="00307B84"/>
    <w:rsid w:val="00310554"/>
    <w:rsid w:val="00310935"/>
    <w:rsid w:val="003114CC"/>
    <w:rsid w:val="003118F4"/>
    <w:rsid w:val="00311B0D"/>
    <w:rsid w:val="00311CA4"/>
    <w:rsid w:val="00311E13"/>
    <w:rsid w:val="003120EB"/>
    <w:rsid w:val="00312408"/>
    <w:rsid w:val="0031277E"/>
    <w:rsid w:val="003128B9"/>
    <w:rsid w:val="00312983"/>
    <w:rsid w:val="00312BB4"/>
    <w:rsid w:val="00315052"/>
    <w:rsid w:val="0031601F"/>
    <w:rsid w:val="00316192"/>
    <w:rsid w:val="00316C13"/>
    <w:rsid w:val="00316D68"/>
    <w:rsid w:val="00316DD2"/>
    <w:rsid w:val="00316F2B"/>
    <w:rsid w:val="00317369"/>
    <w:rsid w:val="00317FE7"/>
    <w:rsid w:val="0032059A"/>
    <w:rsid w:val="00320623"/>
    <w:rsid w:val="003208F4"/>
    <w:rsid w:val="00320B2E"/>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4487"/>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E60"/>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2067"/>
    <w:rsid w:val="0037207C"/>
    <w:rsid w:val="00372505"/>
    <w:rsid w:val="0037296C"/>
    <w:rsid w:val="003729D8"/>
    <w:rsid w:val="00373657"/>
    <w:rsid w:val="00373938"/>
    <w:rsid w:val="00373FF3"/>
    <w:rsid w:val="00374500"/>
    <w:rsid w:val="00374617"/>
    <w:rsid w:val="00374FBD"/>
    <w:rsid w:val="003752CF"/>
    <w:rsid w:val="00375480"/>
    <w:rsid w:val="00375601"/>
    <w:rsid w:val="003757DC"/>
    <w:rsid w:val="0037671A"/>
    <w:rsid w:val="00376B47"/>
    <w:rsid w:val="003776AE"/>
    <w:rsid w:val="00377E30"/>
    <w:rsid w:val="0038096F"/>
    <w:rsid w:val="003810A8"/>
    <w:rsid w:val="0038181D"/>
    <w:rsid w:val="00381DA9"/>
    <w:rsid w:val="00381E02"/>
    <w:rsid w:val="003823C7"/>
    <w:rsid w:val="003828AA"/>
    <w:rsid w:val="003829E6"/>
    <w:rsid w:val="00382B00"/>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365"/>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971"/>
    <w:rsid w:val="00394BC3"/>
    <w:rsid w:val="003952F4"/>
    <w:rsid w:val="00395AEF"/>
    <w:rsid w:val="00397252"/>
    <w:rsid w:val="003A014F"/>
    <w:rsid w:val="003A054C"/>
    <w:rsid w:val="003A06D9"/>
    <w:rsid w:val="003A0825"/>
    <w:rsid w:val="003A0C8C"/>
    <w:rsid w:val="003A0F7A"/>
    <w:rsid w:val="003A138F"/>
    <w:rsid w:val="003A15F3"/>
    <w:rsid w:val="003A166E"/>
    <w:rsid w:val="003A1D19"/>
    <w:rsid w:val="003A1F1C"/>
    <w:rsid w:val="003A25EB"/>
    <w:rsid w:val="003A375B"/>
    <w:rsid w:val="003A37AE"/>
    <w:rsid w:val="003A3BFE"/>
    <w:rsid w:val="003A407B"/>
    <w:rsid w:val="003A42B5"/>
    <w:rsid w:val="003A4309"/>
    <w:rsid w:val="003A43E2"/>
    <w:rsid w:val="003A4440"/>
    <w:rsid w:val="003A4C01"/>
    <w:rsid w:val="003A4E37"/>
    <w:rsid w:val="003A4FEB"/>
    <w:rsid w:val="003A56AC"/>
    <w:rsid w:val="003A59A1"/>
    <w:rsid w:val="003A5C0D"/>
    <w:rsid w:val="003A6C78"/>
    <w:rsid w:val="003A6EAE"/>
    <w:rsid w:val="003A6F49"/>
    <w:rsid w:val="003A7D8F"/>
    <w:rsid w:val="003B06CF"/>
    <w:rsid w:val="003B161B"/>
    <w:rsid w:val="003B1790"/>
    <w:rsid w:val="003B1E5D"/>
    <w:rsid w:val="003B1E7D"/>
    <w:rsid w:val="003B2745"/>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22D"/>
    <w:rsid w:val="003C5BB2"/>
    <w:rsid w:val="003C5F1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98B"/>
    <w:rsid w:val="003D2CCA"/>
    <w:rsid w:val="003D2DC4"/>
    <w:rsid w:val="003D2FE3"/>
    <w:rsid w:val="003D3490"/>
    <w:rsid w:val="003D3A89"/>
    <w:rsid w:val="003D48A2"/>
    <w:rsid w:val="003D55BC"/>
    <w:rsid w:val="003D5992"/>
    <w:rsid w:val="003D5C85"/>
    <w:rsid w:val="003D5CA8"/>
    <w:rsid w:val="003D5F43"/>
    <w:rsid w:val="003D6291"/>
    <w:rsid w:val="003D6CC0"/>
    <w:rsid w:val="003D6E1F"/>
    <w:rsid w:val="003E0023"/>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60B"/>
    <w:rsid w:val="003F072D"/>
    <w:rsid w:val="003F0ADE"/>
    <w:rsid w:val="003F0EF6"/>
    <w:rsid w:val="003F1122"/>
    <w:rsid w:val="003F1622"/>
    <w:rsid w:val="003F164A"/>
    <w:rsid w:val="003F1B4D"/>
    <w:rsid w:val="003F1DBE"/>
    <w:rsid w:val="003F2729"/>
    <w:rsid w:val="003F2B67"/>
    <w:rsid w:val="003F3174"/>
    <w:rsid w:val="003F3CBF"/>
    <w:rsid w:val="003F4D82"/>
    <w:rsid w:val="003F5222"/>
    <w:rsid w:val="003F5526"/>
    <w:rsid w:val="003F57BF"/>
    <w:rsid w:val="003F596B"/>
    <w:rsid w:val="003F5BC7"/>
    <w:rsid w:val="003F5D54"/>
    <w:rsid w:val="003F601A"/>
    <w:rsid w:val="003F756B"/>
    <w:rsid w:val="0040006F"/>
    <w:rsid w:val="00400E7D"/>
    <w:rsid w:val="00401A74"/>
    <w:rsid w:val="00401C1D"/>
    <w:rsid w:val="00401C4F"/>
    <w:rsid w:val="00401EEC"/>
    <w:rsid w:val="00402063"/>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64B9"/>
    <w:rsid w:val="0040722F"/>
    <w:rsid w:val="00407E92"/>
    <w:rsid w:val="004106EB"/>
    <w:rsid w:val="00410D50"/>
    <w:rsid w:val="00411340"/>
    <w:rsid w:val="004114FC"/>
    <w:rsid w:val="00411AA4"/>
    <w:rsid w:val="00411DFF"/>
    <w:rsid w:val="00411E50"/>
    <w:rsid w:val="0041279A"/>
    <w:rsid w:val="00412C22"/>
    <w:rsid w:val="00413169"/>
    <w:rsid w:val="004137AA"/>
    <w:rsid w:val="00413C6D"/>
    <w:rsid w:val="00414424"/>
    <w:rsid w:val="0041475A"/>
    <w:rsid w:val="00414A03"/>
    <w:rsid w:val="00414C57"/>
    <w:rsid w:val="00414CC2"/>
    <w:rsid w:val="00415209"/>
    <w:rsid w:val="00415524"/>
    <w:rsid w:val="0041564D"/>
    <w:rsid w:val="00415A3A"/>
    <w:rsid w:val="004162D7"/>
    <w:rsid w:val="00416680"/>
    <w:rsid w:val="00416850"/>
    <w:rsid w:val="00416B8C"/>
    <w:rsid w:val="00417D07"/>
    <w:rsid w:val="004202C9"/>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BEF"/>
    <w:rsid w:val="0042645E"/>
    <w:rsid w:val="0042658E"/>
    <w:rsid w:val="00426986"/>
    <w:rsid w:val="00426E32"/>
    <w:rsid w:val="00426F28"/>
    <w:rsid w:val="00426FAA"/>
    <w:rsid w:val="00427333"/>
    <w:rsid w:val="004273F4"/>
    <w:rsid w:val="00427917"/>
    <w:rsid w:val="0042792F"/>
    <w:rsid w:val="004279E5"/>
    <w:rsid w:val="0043043A"/>
    <w:rsid w:val="004306D3"/>
    <w:rsid w:val="0043104D"/>
    <w:rsid w:val="00431CFF"/>
    <w:rsid w:val="00431E19"/>
    <w:rsid w:val="00432413"/>
    <w:rsid w:val="0043299C"/>
    <w:rsid w:val="004329F7"/>
    <w:rsid w:val="00432F33"/>
    <w:rsid w:val="00433A32"/>
    <w:rsid w:val="00433E7B"/>
    <w:rsid w:val="0043409F"/>
    <w:rsid w:val="004350D3"/>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FAA"/>
    <w:rsid w:val="00457338"/>
    <w:rsid w:val="004575CF"/>
    <w:rsid w:val="0045765B"/>
    <w:rsid w:val="004579BB"/>
    <w:rsid w:val="00457E17"/>
    <w:rsid w:val="004600BF"/>
    <w:rsid w:val="00460CCA"/>
    <w:rsid w:val="00460FD1"/>
    <w:rsid w:val="0046159C"/>
    <w:rsid w:val="004617FD"/>
    <w:rsid w:val="004618C3"/>
    <w:rsid w:val="004619E5"/>
    <w:rsid w:val="00461C8E"/>
    <w:rsid w:val="0046273F"/>
    <w:rsid w:val="00462CA7"/>
    <w:rsid w:val="00462ED7"/>
    <w:rsid w:val="00463B57"/>
    <w:rsid w:val="0046418F"/>
    <w:rsid w:val="00464222"/>
    <w:rsid w:val="0046463D"/>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3F1A"/>
    <w:rsid w:val="00474496"/>
    <w:rsid w:val="004744D0"/>
    <w:rsid w:val="00474C37"/>
    <w:rsid w:val="00474E44"/>
    <w:rsid w:val="0047558E"/>
    <w:rsid w:val="00475605"/>
    <w:rsid w:val="00475FD9"/>
    <w:rsid w:val="004765EE"/>
    <w:rsid w:val="00476F72"/>
    <w:rsid w:val="004770FC"/>
    <w:rsid w:val="00477568"/>
    <w:rsid w:val="00477CD7"/>
    <w:rsid w:val="00477F9D"/>
    <w:rsid w:val="00480047"/>
    <w:rsid w:val="004805BB"/>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AF4"/>
    <w:rsid w:val="00484F99"/>
    <w:rsid w:val="004850A4"/>
    <w:rsid w:val="00485693"/>
    <w:rsid w:val="00485AAE"/>
    <w:rsid w:val="00486832"/>
    <w:rsid w:val="00486A86"/>
    <w:rsid w:val="00486C29"/>
    <w:rsid w:val="004871F1"/>
    <w:rsid w:val="004871FD"/>
    <w:rsid w:val="00487422"/>
    <w:rsid w:val="004876BC"/>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6948"/>
    <w:rsid w:val="00497FC5"/>
    <w:rsid w:val="004A0B19"/>
    <w:rsid w:val="004A0B9D"/>
    <w:rsid w:val="004A1219"/>
    <w:rsid w:val="004A24FA"/>
    <w:rsid w:val="004A2689"/>
    <w:rsid w:val="004A281B"/>
    <w:rsid w:val="004A299E"/>
    <w:rsid w:val="004A2BB1"/>
    <w:rsid w:val="004A2CDA"/>
    <w:rsid w:val="004A2E81"/>
    <w:rsid w:val="004A3AF0"/>
    <w:rsid w:val="004A3BA3"/>
    <w:rsid w:val="004A3D7F"/>
    <w:rsid w:val="004A3E84"/>
    <w:rsid w:val="004A463F"/>
    <w:rsid w:val="004A48DE"/>
    <w:rsid w:val="004A490B"/>
    <w:rsid w:val="004A4C58"/>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1F4F"/>
    <w:rsid w:val="004B2857"/>
    <w:rsid w:val="004B287B"/>
    <w:rsid w:val="004B295B"/>
    <w:rsid w:val="004B3238"/>
    <w:rsid w:val="004B3396"/>
    <w:rsid w:val="004B3457"/>
    <w:rsid w:val="004B3B50"/>
    <w:rsid w:val="004B4106"/>
    <w:rsid w:val="004B45C1"/>
    <w:rsid w:val="004B53BF"/>
    <w:rsid w:val="004B59DD"/>
    <w:rsid w:val="004B5BB8"/>
    <w:rsid w:val="004B6015"/>
    <w:rsid w:val="004B670E"/>
    <w:rsid w:val="004B71EC"/>
    <w:rsid w:val="004B75A0"/>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A76"/>
    <w:rsid w:val="004C3202"/>
    <w:rsid w:val="004C32CB"/>
    <w:rsid w:val="004C333B"/>
    <w:rsid w:val="004C33D1"/>
    <w:rsid w:val="004C368B"/>
    <w:rsid w:val="004C3B45"/>
    <w:rsid w:val="004C4033"/>
    <w:rsid w:val="004C434B"/>
    <w:rsid w:val="004C443A"/>
    <w:rsid w:val="004C50B5"/>
    <w:rsid w:val="004C5231"/>
    <w:rsid w:val="004C5561"/>
    <w:rsid w:val="004C5A03"/>
    <w:rsid w:val="004C5F60"/>
    <w:rsid w:val="004C6750"/>
    <w:rsid w:val="004C6855"/>
    <w:rsid w:val="004C7443"/>
    <w:rsid w:val="004C773B"/>
    <w:rsid w:val="004C793C"/>
    <w:rsid w:val="004D042A"/>
    <w:rsid w:val="004D05CB"/>
    <w:rsid w:val="004D0B1E"/>
    <w:rsid w:val="004D0E7F"/>
    <w:rsid w:val="004D0F85"/>
    <w:rsid w:val="004D136B"/>
    <w:rsid w:val="004D1F3C"/>
    <w:rsid w:val="004D24AE"/>
    <w:rsid w:val="004D255B"/>
    <w:rsid w:val="004D2828"/>
    <w:rsid w:val="004D3D95"/>
    <w:rsid w:val="004D3F22"/>
    <w:rsid w:val="004D3FC4"/>
    <w:rsid w:val="004D46A9"/>
    <w:rsid w:val="004D54E4"/>
    <w:rsid w:val="004D587C"/>
    <w:rsid w:val="004D5E28"/>
    <w:rsid w:val="004D625A"/>
    <w:rsid w:val="004D6CEB"/>
    <w:rsid w:val="004D6F43"/>
    <w:rsid w:val="004D71E3"/>
    <w:rsid w:val="004D78A7"/>
    <w:rsid w:val="004E0143"/>
    <w:rsid w:val="004E08EB"/>
    <w:rsid w:val="004E103D"/>
    <w:rsid w:val="004E184E"/>
    <w:rsid w:val="004E1885"/>
    <w:rsid w:val="004E1AC4"/>
    <w:rsid w:val="004E1FC2"/>
    <w:rsid w:val="004E297E"/>
    <w:rsid w:val="004E29C1"/>
    <w:rsid w:val="004E2B3A"/>
    <w:rsid w:val="004E3B91"/>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62D9"/>
    <w:rsid w:val="004F73F0"/>
    <w:rsid w:val="004F740F"/>
    <w:rsid w:val="004F77AE"/>
    <w:rsid w:val="004F7DC3"/>
    <w:rsid w:val="004F7E7B"/>
    <w:rsid w:val="004F7F09"/>
    <w:rsid w:val="004F7FA6"/>
    <w:rsid w:val="00500B61"/>
    <w:rsid w:val="0050124A"/>
    <w:rsid w:val="0050175C"/>
    <w:rsid w:val="00501C3E"/>
    <w:rsid w:val="0050239C"/>
    <w:rsid w:val="005028E8"/>
    <w:rsid w:val="00502A30"/>
    <w:rsid w:val="00502B03"/>
    <w:rsid w:val="0050363F"/>
    <w:rsid w:val="00503780"/>
    <w:rsid w:val="00503BC7"/>
    <w:rsid w:val="00503C92"/>
    <w:rsid w:val="00504A85"/>
    <w:rsid w:val="00504B62"/>
    <w:rsid w:val="00504E95"/>
    <w:rsid w:val="0050520F"/>
    <w:rsid w:val="005053CA"/>
    <w:rsid w:val="005054B1"/>
    <w:rsid w:val="005058AA"/>
    <w:rsid w:val="00505944"/>
    <w:rsid w:val="00505DEB"/>
    <w:rsid w:val="00506829"/>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447B"/>
    <w:rsid w:val="0052474B"/>
    <w:rsid w:val="00524DD2"/>
    <w:rsid w:val="005253E4"/>
    <w:rsid w:val="005255B6"/>
    <w:rsid w:val="00525998"/>
    <w:rsid w:val="00525B41"/>
    <w:rsid w:val="00526146"/>
    <w:rsid w:val="005265FA"/>
    <w:rsid w:val="00526DD5"/>
    <w:rsid w:val="00526DE8"/>
    <w:rsid w:val="00527192"/>
    <w:rsid w:val="0052741F"/>
    <w:rsid w:val="00527889"/>
    <w:rsid w:val="00527B74"/>
    <w:rsid w:val="00527F06"/>
    <w:rsid w:val="005303A9"/>
    <w:rsid w:val="00530902"/>
    <w:rsid w:val="005311B7"/>
    <w:rsid w:val="005320F1"/>
    <w:rsid w:val="00532649"/>
    <w:rsid w:val="00532A6B"/>
    <w:rsid w:val="00532B08"/>
    <w:rsid w:val="00533069"/>
    <w:rsid w:val="0053319B"/>
    <w:rsid w:val="0053338C"/>
    <w:rsid w:val="005333F7"/>
    <w:rsid w:val="005338E2"/>
    <w:rsid w:val="00534DF3"/>
    <w:rsid w:val="0053708C"/>
    <w:rsid w:val="005372FB"/>
    <w:rsid w:val="00537A97"/>
    <w:rsid w:val="00537F5C"/>
    <w:rsid w:val="00540669"/>
    <w:rsid w:val="00540B08"/>
    <w:rsid w:val="00540B5F"/>
    <w:rsid w:val="00541811"/>
    <w:rsid w:val="00541B1F"/>
    <w:rsid w:val="00542374"/>
    <w:rsid w:val="0054257A"/>
    <w:rsid w:val="00542CB3"/>
    <w:rsid w:val="005438F6"/>
    <w:rsid w:val="0054393E"/>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DD4"/>
    <w:rsid w:val="00551E17"/>
    <w:rsid w:val="00552212"/>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6D08"/>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E65"/>
    <w:rsid w:val="00580FAF"/>
    <w:rsid w:val="0058119B"/>
    <w:rsid w:val="00581571"/>
    <w:rsid w:val="00581814"/>
    <w:rsid w:val="00581821"/>
    <w:rsid w:val="0058190A"/>
    <w:rsid w:val="005819C8"/>
    <w:rsid w:val="0058228A"/>
    <w:rsid w:val="005827CA"/>
    <w:rsid w:val="00582B24"/>
    <w:rsid w:val="00582FC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B61"/>
    <w:rsid w:val="00586D37"/>
    <w:rsid w:val="00587078"/>
    <w:rsid w:val="00587DB5"/>
    <w:rsid w:val="00587FCD"/>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659"/>
    <w:rsid w:val="005959FC"/>
    <w:rsid w:val="00595B17"/>
    <w:rsid w:val="00595C19"/>
    <w:rsid w:val="00595C3B"/>
    <w:rsid w:val="00595FC3"/>
    <w:rsid w:val="0059633F"/>
    <w:rsid w:val="005966EF"/>
    <w:rsid w:val="00596E54"/>
    <w:rsid w:val="00597D93"/>
    <w:rsid w:val="005A03DA"/>
    <w:rsid w:val="005A03F3"/>
    <w:rsid w:val="005A0A81"/>
    <w:rsid w:val="005A0EBE"/>
    <w:rsid w:val="005A1051"/>
    <w:rsid w:val="005A113D"/>
    <w:rsid w:val="005A11CD"/>
    <w:rsid w:val="005A176A"/>
    <w:rsid w:val="005A17BA"/>
    <w:rsid w:val="005A1A33"/>
    <w:rsid w:val="005A3516"/>
    <w:rsid w:val="005A3C0C"/>
    <w:rsid w:val="005A3F64"/>
    <w:rsid w:val="005A3FBE"/>
    <w:rsid w:val="005A4028"/>
    <w:rsid w:val="005A4856"/>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914"/>
    <w:rsid w:val="005B09B3"/>
    <w:rsid w:val="005B0D95"/>
    <w:rsid w:val="005B1071"/>
    <w:rsid w:val="005B1189"/>
    <w:rsid w:val="005B12C1"/>
    <w:rsid w:val="005B12CC"/>
    <w:rsid w:val="005B1A3B"/>
    <w:rsid w:val="005B1CA7"/>
    <w:rsid w:val="005B24E8"/>
    <w:rsid w:val="005B2601"/>
    <w:rsid w:val="005B28C8"/>
    <w:rsid w:val="005B2A43"/>
    <w:rsid w:val="005B2C42"/>
    <w:rsid w:val="005B3126"/>
    <w:rsid w:val="005B3760"/>
    <w:rsid w:val="005B39E6"/>
    <w:rsid w:val="005B3CF4"/>
    <w:rsid w:val="005B3E03"/>
    <w:rsid w:val="005B3F7E"/>
    <w:rsid w:val="005B4377"/>
    <w:rsid w:val="005B4F58"/>
    <w:rsid w:val="005B50BE"/>
    <w:rsid w:val="005B5EB3"/>
    <w:rsid w:val="005B5F1A"/>
    <w:rsid w:val="005B719C"/>
    <w:rsid w:val="005B7316"/>
    <w:rsid w:val="005C0207"/>
    <w:rsid w:val="005C0E75"/>
    <w:rsid w:val="005C11C0"/>
    <w:rsid w:val="005C13EF"/>
    <w:rsid w:val="005C184F"/>
    <w:rsid w:val="005C217B"/>
    <w:rsid w:val="005C22CA"/>
    <w:rsid w:val="005C2452"/>
    <w:rsid w:val="005C290D"/>
    <w:rsid w:val="005C37D7"/>
    <w:rsid w:val="005C4D60"/>
    <w:rsid w:val="005C4DD7"/>
    <w:rsid w:val="005C4E7D"/>
    <w:rsid w:val="005C507D"/>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988"/>
    <w:rsid w:val="005D7DC4"/>
    <w:rsid w:val="005E01A0"/>
    <w:rsid w:val="005E0B4E"/>
    <w:rsid w:val="005E0D6C"/>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70E"/>
    <w:rsid w:val="005E73A6"/>
    <w:rsid w:val="005E73E1"/>
    <w:rsid w:val="005E7FC0"/>
    <w:rsid w:val="005F0170"/>
    <w:rsid w:val="005F035F"/>
    <w:rsid w:val="005F05C7"/>
    <w:rsid w:val="005F06AE"/>
    <w:rsid w:val="005F0A3C"/>
    <w:rsid w:val="005F0B8E"/>
    <w:rsid w:val="005F0DC2"/>
    <w:rsid w:val="005F1293"/>
    <w:rsid w:val="005F1483"/>
    <w:rsid w:val="005F17B1"/>
    <w:rsid w:val="005F18FD"/>
    <w:rsid w:val="005F1CDF"/>
    <w:rsid w:val="005F1D24"/>
    <w:rsid w:val="005F1E55"/>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B93"/>
    <w:rsid w:val="006240C3"/>
    <w:rsid w:val="0062417E"/>
    <w:rsid w:val="006245D5"/>
    <w:rsid w:val="00624644"/>
    <w:rsid w:val="00624AF6"/>
    <w:rsid w:val="00624BF3"/>
    <w:rsid w:val="00625036"/>
    <w:rsid w:val="00625301"/>
    <w:rsid w:val="00625993"/>
    <w:rsid w:val="00625B3E"/>
    <w:rsid w:val="0062615D"/>
    <w:rsid w:val="00626170"/>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3776E"/>
    <w:rsid w:val="006409BB"/>
    <w:rsid w:val="0064144C"/>
    <w:rsid w:val="00641530"/>
    <w:rsid w:val="006415DC"/>
    <w:rsid w:val="0064184C"/>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3B6"/>
    <w:rsid w:val="006473D8"/>
    <w:rsid w:val="0064741D"/>
    <w:rsid w:val="00647533"/>
    <w:rsid w:val="0064772A"/>
    <w:rsid w:val="00647B6D"/>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6AC"/>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71C2"/>
    <w:rsid w:val="00687424"/>
    <w:rsid w:val="0068753C"/>
    <w:rsid w:val="0068764E"/>
    <w:rsid w:val="00687764"/>
    <w:rsid w:val="00687E78"/>
    <w:rsid w:val="00690729"/>
    <w:rsid w:val="00690815"/>
    <w:rsid w:val="006914C1"/>
    <w:rsid w:val="006920F0"/>
    <w:rsid w:val="00692AEF"/>
    <w:rsid w:val="006937B5"/>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A0A37"/>
    <w:rsid w:val="006A0C6C"/>
    <w:rsid w:val="006A0D55"/>
    <w:rsid w:val="006A106A"/>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7D2"/>
    <w:rsid w:val="006B1BB7"/>
    <w:rsid w:val="006B287C"/>
    <w:rsid w:val="006B2A79"/>
    <w:rsid w:val="006B2BEC"/>
    <w:rsid w:val="006B2C12"/>
    <w:rsid w:val="006B3631"/>
    <w:rsid w:val="006B5C23"/>
    <w:rsid w:val="006B5C45"/>
    <w:rsid w:val="006B5E86"/>
    <w:rsid w:val="006B5FAB"/>
    <w:rsid w:val="006B66DE"/>
    <w:rsid w:val="006B6918"/>
    <w:rsid w:val="006B692E"/>
    <w:rsid w:val="006B703F"/>
    <w:rsid w:val="006B70A4"/>
    <w:rsid w:val="006B7C65"/>
    <w:rsid w:val="006C0327"/>
    <w:rsid w:val="006C0FCF"/>
    <w:rsid w:val="006C1210"/>
    <w:rsid w:val="006C1289"/>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8D"/>
    <w:rsid w:val="006C420A"/>
    <w:rsid w:val="006C4455"/>
    <w:rsid w:val="006C465A"/>
    <w:rsid w:val="006C4829"/>
    <w:rsid w:val="006C4A7B"/>
    <w:rsid w:val="006C4E65"/>
    <w:rsid w:val="006C5AF8"/>
    <w:rsid w:val="006C5CD4"/>
    <w:rsid w:val="006C5D15"/>
    <w:rsid w:val="006C6376"/>
    <w:rsid w:val="006C6D8C"/>
    <w:rsid w:val="006C6E0B"/>
    <w:rsid w:val="006C7215"/>
    <w:rsid w:val="006C762B"/>
    <w:rsid w:val="006D0175"/>
    <w:rsid w:val="006D0799"/>
    <w:rsid w:val="006D07AA"/>
    <w:rsid w:val="006D0C50"/>
    <w:rsid w:val="006D0FA7"/>
    <w:rsid w:val="006D287F"/>
    <w:rsid w:val="006D30E8"/>
    <w:rsid w:val="006D3322"/>
    <w:rsid w:val="006D38CA"/>
    <w:rsid w:val="006D3D44"/>
    <w:rsid w:val="006D46A1"/>
    <w:rsid w:val="006D4805"/>
    <w:rsid w:val="006D4AFA"/>
    <w:rsid w:val="006D4C6D"/>
    <w:rsid w:val="006D4F66"/>
    <w:rsid w:val="006D50B0"/>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F3B"/>
    <w:rsid w:val="006E7471"/>
    <w:rsid w:val="006E7C33"/>
    <w:rsid w:val="006E7D6D"/>
    <w:rsid w:val="006F0150"/>
    <w:rsid w:val="006F0F0E"/>
    <w:rsid w:val="006F165E"/>
    <w:rsid w:val="006F1D98"/>
    <w:rsid w:val="006F2566"/>
    <w:rsid w:val="006F2762"/>
    <w:rsid w:val="006F28D8"/>
    <w:rsid w:val="006F2D77"/>
    <w:rsid w:val="006F30B6"/>
    <w:rsid w:val="006F3CD0"/>
    <w:rsid w:val="006F3E33"/>
    <w:rsid w:val="006F4220"/>
    <w:rsid w:val="006F4586"/>
    <w:rsid w:val="006F4590"/>
    <w:rsid w:val="006F4EFA"/>
    <w:rsid w:val="006F4F16"/>
    <w:rsid w:val="006F569A"/>
    <w:rsid w:val="006F57F3"/>
    <w:rsid w:val="006F5B3C"/>
    <w:rsid w:val="006F6228"/>
    <w:rsid w:val="006F6853"/>
    <w:rsid w:val="006F6C38"/>
    <w:rsid w:val="006F7AA9"/>
    <w:rsid w:val="006F7B5F"/>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C71"/>
    <w:rsid w:val="00704FBB"/>
    <w:rsid w:val="00705671"/>
    <w:rsid w:val="007057BF"/>
    <w:rsid w:val="0070646E"/>
    <w:rsid w:val="007068E3"/>
    <w:rsid w:val="00706B4C"/>
    <w:rsid w:val="007073D5"/>
    <w:rsid w:val="0070765B"/>
    <w:rsid w:val="00707A74"/>
    <w:rsid w:val="00707DE9"/>
    <w:rsid w:val="00707E7A"/>
    <w:rsid w:val="007102CB"/>
    <w:rsid w:val="00710908"/>
    <w:rsid w:val="00710BC3"/>
    <w:rsid w:val="00710F28"/>
    <w:rsid w:val="00711957"/>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EE1"/>
    <w:rsid w:val="0072015C"/>
    <w:rsid w:val="00720ED0"/>
    <w:rsid w:val="00721056"/>
    <w:rsid w:val="00721337"/>
    <w:rsid w:val="00721559"/>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25D"/>
    <w:rsid w:val="0072748D"/>
    <w:rsid w:val="0072749D"/>
    <w:rsid w:val="0072766A"/>
    <w:rsid w:val="007300D6"/>
    <w:rsid w:val="007308C8"/>
    <w:rsid w:val="00730F29"/>
    <w:rsid w:val="007316B1"/>
    <w:rsid w:val="007320DF"/>
    <w:rsid w:val="00732EEF"/>
    <w:rsid w:val="00733157"/>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8D4"/>
    <w:rsid w:val="0074345A"/>
    <w:rsid w:val="007442A6"/>
    <w:rsid w:val="00744529"/>
    <w:rsid w:val="0074468A"/>
    <w:rsid w:val="00744E0F"/>
    <w:rsid w:val="00744F11"/>
    <w:rsid w:val="0074508A"/>
    <w:rsid w:val="00745376"/>
    <w:rsid w:val="00745A3E"/>
    <w:rsid w:val="007464C2"/>
    <w:rsid w:val="00746544"/>
    <w:rsid w:val="00746602"/>
    <w:rsid w:val="00746664"/>
    <w:rsid w:val="00746695"/>
    <w:rsid w:val="00746A9D"/>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DF4"/>
    <w:rsid w:val="007546AD"/>
    <w:rsid w:val="00754ACC"/>
    <w:rsid w:val="00754DCA"/>
    <w:rsid w:val="00754EC5"/>
    <w:rsid w:val="00755153"/>
    <w:rsid w:val="00755169"/>
    <w:rsid w:val="00755292"/>
    <w:rsid w:val="0075535D"/>
    <w:rsid w:val="007563A2"/>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2F4B"/>
    <w:rsid w:val="00763C0E"/>
    <w:rsid w:val="00763C66"/>
    <w:rsid w:val="00763D09"/>
    <w:rsid w:val="00763F75"/>
    <w:rsid w:val="007643C9"/>
    <w:rsid w:val="0076489D"/>
    <w:rsid w:val="00764E07"/>
    <w:rsid w:val="00764EFD"/>
    <w:rsid w:val="007653C8"/>
    <w:rsid w:val="00765693"/>
    <w:rsid w:val="00765EA3"/>
    <w:rsid w:val="00766355"/>
    <w:rsid w:val="007663AD"/>
    <w:rsid w:val="00766859"/>
    <w:rsid w:val="007669BB"/>
    <w:rsid w:val="00766B5F"/>
    <w:rsid w:val="00766D63"/>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4154"/>
    <w:rsid w:val="00775029"/>
    <w:rsid w:val="0077525F"/>
    <w:rsid w:val="007755FB"/>
    <w:rsid w:val="007757BA"/>
    <w:rsid w:val="007758AE"/>
    <w:rsid w:val="00776321"/>
    <w:rsid w:val="00777219"/>
    <w:rsid w:val="00777460"/>
    <w:rsid w:val="00777936"/>
    <w:rsid w:val="00777AB7"/>
    <w:rsid w:val="0078026A"/>
    <w:rsid w:val="00780618"/>
    <w:rsid w:val="0078062C"/>
    <w:rsid w:val="0078123E"/>
    <w:rsid w:val="007813FF"/>
    <w:rsid w:val="00781481"/>
    <w:rsid w:val="00781BED"/>
    <w:rsid w:val="00781E61"/>
    <w:rsid w:val="00782120"/>
    <w:rsid w:val="0078261A"/>
    <w:rsid w:val="00782776"/>
    <w:rsid w:val="00782C78"/>
    <w:rsid w:val="00783239"/>
    <w:rsid w:val="007835FF"/>
    <w:rsid w:val="007838A1"/>
    <w:rsid w:val="007845EC"/>
    <w:rsid w:val="00784913"/>
    <w:rsid w:val="00784D15"/>
    <w:rsid w:val="00784FCB"/>
    <w:rsid w:val="007861DE"/>
    <w:rsid w:val="007862C9"/>
    <w:rsid w:val="0078694D"/>
    <w:rsid w:val="00786C16"/>
    <w:rsid w:val="00786C58"/>
    <w:rsid w:val="00786CCF"/>
    <w:rsid w:val="0078707B"/>
    <w:rsid w:val="007875EC"/>
    <w:rsid w:val="00787A38"/>
    <w:rsid w:val="00787C0B"/>
    <w:rsid w:val="00787C27"/>
    <w:rsid w:val="00787FAF"/>
    <w:rsid w:val="0079001A"/>
    <w:rsid w:val="00790235"/>
    <w:rsid w:val="00790CA3"/>
    <w:rsid w:val="00791492"/>
    <w:rsid w:val="00792176"/>
    <w:rsid w:val="00792614"/>
    <w:rsid w:val="00792AFD"/>
    <w:rsid w:val="0079307B"/>
    <w:rsid w:val="0079341C"/>
    <w:rsid w:val="00793D81"/>
    <w:rsid w:val="007940E9"/>
    <w:rsid w:val="00794747"/>
    <w:rsid w:val="0079518F"/>
    <w:rsid w:val="007956CE"/>
    <w:rsid w:val="0079588D"/>
    <w:rsid w:val="00795DFB"/>
    <w:rsid w:val="00796120"/>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314C"/>
    <w:rsid w:val="007A4130"/>
    <w:rsid w:val="007A4903"/>
    <w:rsid w:val="007A513B"/>
    <w:rsid w:val="007A5293"/>
    <w:rsid w:val="007A531B"/>
    <w:rsid w:val="007A5DE7"/>
    <w:rsid w:val="007A6C85"/>
    <w:rsid w:val="007A715B"/>
    <w:rsid w:val="007A7AFF"/>
    <w:rsid w:val="007B02B0"/>
    <w:rsid w:val="007B03DD"/>
    <w:rsid w:val="007B06F7"/>
    <w:rsid w:val="007B0BB9"/>
    <w:rsid w:val="007B12A6"/>
    <w:rsid w:val="007B13EB"/>
    <w:rsid w:val="007B174F"/>
    <w:rsid w:val="007B1AEF"/>
    <w:rsid w:val="007B280A"/>
    <w:rsid w:val="007B2C7C"/>
    <w:rsid w:val="007B2D2F"/>
    <w:rsid w:val="007B2FE3"/>
    <w:rsid w:val="007B3542"/>
    <w:rsid w:val="007B3800"/>
    <w:rsid w:val="007B49C4"/>
    <w:rsid w:val="007B50C3"/>
    <w:rsid w:val="007B554B"/>
    <w:rsid w:val="007B5885"/>
    <w:rsid w:val="007B5F47"/>
    <w:rsid w:val="007B687A"/>
    <w:rsid w:val="007B6AF9"/>
    <w:rsid w:val="007B749B"/>
    <w:rsid w:val="007B770C"/>
    <w:rsid w:val="007B7730"/>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6601"/>
    <w:rsid w:val="007C66B5"/>
    <w:rsid w:val="007C725F"/>
    <w:rsid w:val="007C7346"/>
    <w:rsid w:val="007C78DD"/>
    <w:rsid w:val="007C7D57"/>
    <w:rsid w:val="007D0081"/>
    <w:rsid w:val="007D0131"/>
    <w:rsid w:val="007D02A4"/>
    <w:rsid w:val="007D07FB"/>
    <w:rsid w:val="007D09F0"/>
    <w:rsid w:val="007D0AD7"/>
    <w:rsid w:val="007D0E78"/>
    <w:rsid w:val="007D0F4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4939"/>
    <w:rsid w:val="007D50FC"/>
    <w:rsid w:val="007D5474"/>
    <w:rsid w:val="007D549F"/>
    <w:rsid w:val="007D568B"/>
    <w:rsid w:val="007D58C2"/>
    <w:rsid w:val="007D5946"/>
    <w:rsid w:val="007D59B0"/>
    <w:rsid w:val="007D5E5F"/>
    <w:rsid w:val="007D63E1"/>
    <w:rsid w:val="007D69AC"/>
    <w:rsid w:val="007D69EC"/>
    <w:rsid w:val="007D6D66"/>
    <w:rsid w:val="007D6DAC"/>
    <w:rsid w:val="007D7340"/>
    <w:rsid w:val="007E0B99"/>
    <w:rsid w:val="007E0E00"/>
    <w:rsid w:val="007E0F01"/>
    <w:rsid w:val="007E10C6"/>
    <w:rsid w:val="007E11C6"/>
    <w:rsid w:val="007E20E8"/>
    <w:rsid w:val="007E25D7"/>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848"/>
    <w:rsid w:val="00801061"/>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8A5"/>
    <w:rsid w:val="00814C52"/>
    <w:rsid w:val="00815400"/>
    <w:rsid w:val="00815E58"/>
    <w:rsid w:val="00816232"/>
    <w:rsid w:val="008166D1"/>
    <w:rsid w:val="00816A6B"/>
    <w:rsid w:val="00816D8C"/>
    <w:rsid w:val="008170FD"/>
    <w:rsid w:val="00817222"/>
    <w:rsid w:val="008177A3"/>
    <w:rsid w:val="008177DF"/>
    <w:rsid w:val="00817885"/>
    <w:rsid w:val="00817930"/>
    <w:rsid w:val="00820C71"/>
    <w:rsid w:val="00820D85"/>
    <w:rsid w:val="008210CF"/>
    <w:rsid w:val="008211F2"/>
    <w:rsid w:val="0082138A"/>
    <w:rsid w:val="00821FB2"/>
    <w:rsid w:val="008220F7"/>
    <w:rsid w:val="008222CA"/>
    <w:rsid w:val="00822C86"/>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8C"/>
    <w:rsid w:val="008535D8"/>
    <w:rsid w:val="00853E12"/>
    <w:rsid w:val="00854C86"/>
    <w:rsid w:val="00855594"/>
    <w:rsid w:val="0085582C"/>
    <w:rsid w:val="00855D47"/>
    <w:rsid w:val="00856809"/>
    <w:rsid w:val="008572B4"/>
    <w:rsid w:val="00857E09"/>
    <w:rsid w:val="00860C71"/>
    <w:rsid w:val="00861186"/>
    <w:rsid w:val="00861367"/>
    <w:rsid w:val="00861626"/>
    <w:rsid w:val="0086194A"/>
    <w:rsid w:val="0086199F"/>
    <w:rsid w:val="00861F84"/>
    <w:rsid w:val="00862567"/>
    <w:rsid w:val="00862795"/>
    <w:rsid w:val="008628B7"/>
    <w:rsid w:val="00862A17"/>
    <w:rsid w:val="008634D7"/>
    <w:rsid w:val="008638B3"/>
    <w:rsid w:val="00863912"/>
    <w:rsid w:val="00863CD6"/>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EE8"/>
    <w:rsid w:val="0087240C"/>
    <w:rsid w:val="00872631"/>
    <w:rsid w:val="00872773"/>
    <w:rsid w:val="00872A55"/>
    <w:rsid w:val="00873275"/>
    <w:rsid w:val="0087378F"/>
    <w:rsid w:val="00873B5E"/>
    <w:rsid w:val="00874136"/>
    <w:rsid w:val="00874689"/>
    <w:rsid w:val="00874799"/>
    <w:rsid w:val="00874974"/>
    <w:rsid w:val="00875484"/>
    <w:rsid w:val="008756AA"/>
    <w:rsid w:val="00875804"/>
    <w:rsid w:val="00875E38"/>
    <w:rsid w:val="00876D2D"/>
    <w:rsid w:val="00876EB4"/>
    <w:rsid w:val="008778F8"/>
    <w:rsid w:val="00877D3E"/>
    <w:rsid w:val="008806CD"/>
    <w:rsid w:val="0088075A"/>
    <w:rsid w:val="008808C5"/>
    <w:rsid w:val="00880909"/>
    <w:rsid w:val="00880A05"/>
    <w:rsid w:val="00881478"/>
    <w:rsid w:val="008815C3"/>
    <w:rsid w:val="0088297F"/>
    <w:rsid w:val="00882ACD"/>
    <w:rsid w:val="00882BC9"/>
    <w:rsid w:val="0088313D"/>
    <w:rsid w:val="008831D4"/>
    <w:rsid w:val="0088364C"/>
    <w:rsid w:val="00883667"/>
    <w:rsid w:val="008837DB"/>
    <w:rsid w:val="00883825"/>
    <w:rsid w:val="00883F5B"/>
    <w:rsid w:val="00883FDE"/>
    <w:rsid w:val="008844A1"/>
    <w:rsid w:val="008848FA"/>
    <w:rsid w:val="008850C2"/>
    <w:rsid w:val="00885101"/>
    <w:rsid w:val="00885147"/>
    <w:rsid w:val="00885217"/>
    <w:rsid w:val="00885377"/>
    <w:rsid w:val="00885831"/>
    <w:rsid w:val="00885B6C"/>
    <w:rsid w:val="00886214"/>
    <w:rsid w:val="00886643"/>
    <w:rsid w:val="00886BA9"/>
    <w:rsid w:val="00886BE1"/>
    <w:rsid w:val="00887435"/>
    <w:rsid w:val="00887704"/>
    <w:rsid w:val="00887774"/>
    <w:rsid w:val="00890090"/>
    <w:rsid w:val="008900CD"/>
    <w:rsid w:val="00890525"/>
    <w:rsid w:val="008905A8"/>
    <w:rsid w:val="00890A6F"/>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AAF"/>
    <w:rsid w:val="008A1BB6"/>
    <w:rsid w:val="008A211A"/>
    <w:rsid w:val="008A217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238C"/>
    <w:rsid w:val="008B3ABC"/>
    <w:rsid w:val="008B4335"/>
    <w:rsid w:val="008B45D0"/>
    <w:rsid w:val="008B556D"/>
    <w:rsid w:val="008B58FE"/>
    <w:rsid w:val="008B5BAE"/>
    <w:rsid w:val="008B5E30"/>
    <w:rsid w:val="008B5F13"/>
    <w:rsid w:val="008B63DF"/>
    <w:rsid w:val="008B653E"/>
    <w:rsid w:val="008B68DC"/>
    <w:rsid w:val="008B6B1F"/>
    <w:rsid w:val="008B6C10"/>
    <w:rsid w:val="008B6D27"/>
    <w:rsid w:val="008B711A"/>
    <w:rsid w:val="008B7958"/>
    <w:rsid w:val="008B7E46"/>
    <w:rsid w:val="008C0AD4"/>
    <w:rsid w:val="008C0C8A"/>
    <w:rsid w:val="008C0E5A"/>
    <w:rsid w:val="008C185D"/>
    <w:rsid w:val="008C188B"/>
    <w:rsid w:val="008C1BAE"/>
    <w:rsid w:val="008C251B"/>
    <w:rsid w:val="008C3BAD"/>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945"/>
    <w:rsid w:val="008D4BFD"/>
    <w:rsid w:val="008D4E77"/>
    <w:rsid w:val="008D51B1"/>
    <w:rsid w:val="008D599D"/>
    <w:rsid w:val="008D5B1D"/>
    <w:rsid w:val="008D5C1E"/>
    <w:rsid w:val="008D6120"/>
    <w:rsid w:val="008D67DD"/>
    <w:rsid w:val="008D6974"/>
    <w:rsid w:val="008D6AB0"/>
    <w:rsid w:val="008D6F40"/>
    <w:rsid w:val="008D7187"/>
    <w:rsid w:val="008D726F"/>
    <w:rsid w:val="008D7450"/>
    <w:rsid w:val="008D752A"/>
    <w:rsid w:val="008D76E0"/>
    <w:rsid w:val="008D7D18"/>
    <w:rsid w:val="008D7D30"/>
    <w:rsid w:val="008D7F0E"/>
    <w:rsid w:val="008E04FD"/>
    <w:rsid w:val="008E0A8C"/>
    <w:rsid w:val="008E1100"/>
    <w:rsid w:val="008E111C"/>
    <w:rsid w:val="008E15A5"/>
    <w:rsid w:val="008E15C4"/>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900244"/>
    <w:rsid w:val="00900A97"/>
    <w:rsid w:val="00901384"/>
    <w:rsid w:val="00901466"/>
    <w:rsid w:val="0090300C"/>
    <w:rsid w:val="00903222"/>
    <w:rsid w:val="00903346"/>
    <w:rsid w:val="0090337F"/>
    <w:rsid w:val="00903DFA"/>
    <w:rsid w:val="009049F0"/>
    <w:rsid w:val="00904C76"/>
    <w:rsid w:val="009053E8"/>
    <w:rsid w:val="00905874"/>
    <w:rsid w:val="009058A4"/>
    <w:rsid w:val="00905BA5"/>
    <w:rsid w:val="00906586"/>
    <w:rsid w:val="0090682F"/>
    <w:rsid w:val="00906B75"/>
    <w:rsid w:val="00907283"/>
    <w:rsid w:val="00907A0D"/>
    <w:rsid w:val="00907C4D"/>
    <w:rsid w:val="00907FFC"/>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3B"/>
    <w:rsid w:val="00914BDC"/>
    <w:rsid w:val="00914CE1"/>
    <w:rsid w:val="00914F94"/>
    <w:rsid w:val="009154A4"/>
    <w:rsid w:val="00915591"/>
    <w:rsid w:val="00915ED2"/>
    <w:rsid w:val="00915EF2"/>
    <w:rsid w:val="0091602D"/>
    <w:rsid w:val="00916465"/>
    <w:rsid w:val="009167CD"/>
    <w:rsid w:val="00916CB1"/>
    <w:rsid w:val="00916FB3"/>
    <w:rsid w:val="0091770A"/>
    <w:rsid w:val="00917A23"/>
    <w:rsid w:val="00917B29"/>
    <w:rsid w:val="00917C35"/>
    <w:rsid w:val="00920596"/>
    <w:rsid w:val="00920CE4"/>
    <w:rsid w:val="009211B7"/>
    <w:rsid w:val="0092231B"/>
    <w:rsid w:val="00922324"/>
    <w:rsid w:val="00922C8E"/>
    <w:rsid w:val="0092347F"/>
    <w:rsid w:val="0092357E"/>
    <w:rsid w:val="009239CF"/>
    <w:rsid w:val="00924C74"/>
    <w:rsid w:val="00924CC7"/>
    <w:rsid w:val="009251AD"/>
    <w:rsid w:val="00925F40"/>
    <w:rsid w:val="00926B6B"/>
    <w:rsid w:val="00926C3C"/>
    <w:rsid w:val="00926D46"/>
    <w:rsid w:val="00926EEF"/>
    <w:rsid w:val="00927421"/>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A5D"/>
    <w:rsid w:val="00947F22"/>
    <w:rsid w:val="009503D5"/>
    <w:rsid w:val="00950656"/>
    <w:rsid w:val="0095094F"/>
    <w:rsid w:val="00950E3C"/>
    <w:rsid w:val="00951120"/>
    <w:rsid w:val="00951437"/>
    <w:rsid w:val="00951B7C"/>
    <w:rsid w:val="00951F01"/>
    <w:rsid w:val="00952339"/>
    <w:rsid w:val="00952574"/>
    <w:rsid w:val="0095265D"/>
    <w:rsid w:val="009527E8"/>
    <w:rsid w:val="009528F9"/>
    <w:rsid w:val="00952CAA"/>
    <w:rsid w:val="009537D6"/>
    <w:rsid w:val="00953939"/>
    <w:rsid w:val="009539EB"/>
    <w:rsid w:val="00953C71"/>
    <w:rsid w:val="00954119"/>
    <w:rsid w:val="00954629"/>
    <w:rsid w:val="00954F2A"/>
    <w:rsid w:val="00955473"/>
    <w:rsid w:val="00955501"/>
    <w:rsid w:val="009555DE"/>
    <w:rsid w:val="0095596C"/>
    <w:rsid w:val="00955E92"/>
    <w:rsid w:val="0095633F"/>
    <w:rsid w:val="009569FA"/>
    <w:rsid w:val="00956A09"/>
    <w:rsid w:val="00957EE1"/>
    <w:rsid w:val="009608D7"/>
    <w:rsid w:val="00960B01"/>
    <w:rsid w:val="00961579"/>
    <w:rsid w:val="00961679"/>
    <w:rsid w:val="00961B63"/>
    <w:rsid w:val="00961BBC"/>
    <w:rsid w:val="00961C02"/>
    <w:rsid w:val="009623C2"/>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3261"/>
    <w:rsid w:val="009832AB"/>
    <w:rsid w:val="009833C0"/>
    <w:rsid w:val="009836DF"/>
    <w:rsid w:val="00983B75"/>
    <w:rsid w:val="00983FEB"/>
    <w:rsid w:val="00984996"/>
    <w:rsid w:val="0098584E"/>
    <w:rsid w:val="00985AAA"/>
    <w:rsid w:val="00985F7D"/>
    <w:rsid w:val="0098685F"/>
    <w:rsid w:val="00986C67"/>
    <w:rsid w:val="00987A54"/>
    <w:rsid w:val="00987A67"/>
    <w:rsid w:val="00987C21"/>
    <w:rsid w:val="009900B0"/>
    <w:rsid w:val="009905F7"/>
    <w:rsid w:val="0099097C"/>
    <w:rsid w:val="00990B12"/>
    <w:rsid w:val="00990DCF"/>
    <w:rsid w:val="0099143B"/>
    <w:rsid w:val="009917F4"/>
    <w:rsid w:val="00991A57"/>
    <w:rsid w:val="00992007"/>
    <w:rsid w:val="0099221B"/>
    <w:rsid w:val="00992301"/>
    <w:rsid w:val="00992DB7"/>
    <w:rsid w:val="00992EE4"/>
    <w:rsid w:val="00993023"/>
    <w:rsid w:val="00993701"/>
    <w:rsid w:val="00993DFB"/>
    <w:rsid w:val="00994133"/>
    <w:rsid w:val="00994530"/>
    <w:rsid w:val="00994ABA"/>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AED"/>
    <w:rsid w:val="009A2959"/>
    <w:rsid w:val="009A2B41"/>
    <w:rsid w:val="009A2D47"/>
    <w:rsid w:val="009A3EF6"/>
    <w:rsid w:val="009A43DE"/>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00A"/>
    <w:rsid w:val="009B3358"/>
    <w:rsid w:val="009B37E3"/>
    <w:rsid w:val="009B423E"/>
    <w:rsid w:val="009B43FA"/>
    <w:rsid w:val="009B4957"/>
    <w:rsid w:val="009B4A6C"/>
    <w:rsid w:val="009B5110"/>
    <w:rsid w:val="009B53CE"/>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21B0"/>
    <w:rsid w:val="009D2FD5"/>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FF"/>
    <w:rsid w:val="009F3849"/>
    <w:rsid w:val="009F3FE0"/>
    <w:rsid w:val="009F4145"/>
    <w:rsid w:val="009F45A7"/>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0AC"/>
    <w:rsid w:val="00A073BA"/>
    <w:rsid w:val="00A075BF"/>
    <w:rsid w:val="00A07947"/>
    <w:rsid w:val="00A10566"/>
    <w:rsid w:val="00A112AD"/>
    <w:rsid w:val="00A1158A"/>
    <w:rsid w:val="00A11803"/>
    <w:rsid w:val="00A1237B"/>
    <w:rsid w:val="00A1263E"/>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D3"/>
    <w:rsid w:val="00A17DA7"/>
    <w:rsid w:val="00A20092"/>
    <w:rsid w:val="00A200FD"/>
    <w:rsid w:val="00A20328"/>
    <w:rsid w:val="00A206C7"/>
    <w:rsid w:val="00A20842"/>
    <w:rsid w:val="00A20B46"/>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320E"/>
    <w:rsid w:val="00A537F5"/>
    <w:rsid w:val="00A53CD5"/>
    <w:rsid w:val="00A544AA"/>
    <w:rsid w:val="00A55016"/>
    <w:rsid w:val="00A554AA"/>
    <w:rsid w:val="00A5571E"/>
    <w:rsid w:val="00A557A6"/>
    <w:rsid w:val="00A55DB7"/>
    <w:rsid w:val="00A55FED"/>
    <w:rsid w:val="00A56158"/>
    <w:rsid w:val="00A56706"/>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47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A87"/>
    <w:rsid w:val="00A7634E"/>
    <w:rsid w:val="00A76E93"/>
    <w:rsid w:val="00A77282"/>
    <w:rsid w:val="00A773F6"/>
    <w:rsid w:val="00A77771"/>
    <w:rsid w:val="00A7779A"/>
    <w:rsid w:val="00A77CCF"/>
    <w:rsid w:val="00A811A7"/>
    <w:rsid w:val="00A82702"/>
    <w:rsid w:val="00A82B4A"/>
    <w:rsid w:val="00A82B69"/>
    <w:rsid w:val="00A82FED"/>
    <w:rsid w:val="00A83007"/>
    <w:rsid w:val="00A83172"/>
    <w:rsid w:val="00A83599"/>
    <w:rsid w:val="00A8391E"/>
    <w:rsid w:val="00A83E31"/>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6EE"/>
    <w:rsid w:val="00AA6A62"/>
    <w:rsid w:val="00AA6E44"/>
    <w:rsid w:val="00AA71F8"/>
    <w:rsid w:val="00AA772F"/>
    <w:rsid w:val="00AA7790"/>
    <w:rsid w:val="00AA79D4"/>
    <w:rsid w:val="00AA7C7C"/>
    <w:rsid w:val="00AB0B8F"/>
    <w:rsid w:val="00AB1715"/>
    <w:rsid w:val="00AB1B55"/>
    <w:rsid w:val="00AB1C3C"/>
    <w:rsid w:val="00AB1F3A"/>
    <w:rsid w:val="00AB283D"/>
    <w:rsid w:val="00AB2C6D"/>
    <w:rsid w:val="00AB2FE2"/>
    <w:rsid w:val="00AB33B9"/>
    <w:rsid w:val="00AB3866"/>
    <w:rsid w:val="00AB3CBB"/>
    <w:rsid w:val="00AB3EAE"/>
    <w:rsid w:val="00AB4070"/>
    <w:rsid w:val="00AB4373"/>
    <w:rsid w:val="00AB45DB"/>
    <w:rsid w:val="00AB4A7D"/>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4CA"/>
    <w:rsid w:val="00AC64D7"/>
    <w:rsid w:val="00AC67F0"/>
    <w:rsid w:val="00AC6A25"/>
    <w:rsid w:val="00AC6D24"/>
    <w:rsid w:val="00AC726F"/>
    <w:rsid w:val="00AC7B22"/>
    <w:rsid w:val="00AC7FEA"/>
    <w:rsid w:val="00AD01FC"/>
    <w:rsid w:val="00AD0A49"/>
    <w:rsid w:val="00AD1E1E"/>
    <w:rsid w:val="00AD2347"/>
    <w:rsid w:val="00AD2C76"/>
    <w:rsid w:val="00AD4EC5"/>
    <w:rsid w:val="00AD4FDE"/>
    <w:rsid w:val="00AD51C5"/>
    <w:rsid w:val="00AD56F0"/>
    <w:rsid w:val="00AD6678"/>
    <w:rsid w:val="00AD6972"/>
    <w:rsid w:val="00AD7000"/>
    <w:rsid w:val="00AE01D5"/>
    <w:rsid w:val="00AE07DC"/>
    <w:rsid w:val="00AE0863"/>
    <w:rsid w:val="00AE0CAB"/>
    <w:rsid w:val="00AE0D4B"/>
    <w:rsid w:val="00AE17AD"/>
    <w:rsid w:val="00AE1A12"/>
    <w:rsid w:val="00AE1CD9"/>
    <w:rsid w:val="00AE28CF"/>
    <w:rsid w:val="00AE2E48"/>
    <w:rsid w:val="00AE323B"/>
    <w:rsid w:val="00AE4581"/>
    <w:rsid w:val="00AE54D3"/>
    <w:rsid w:val="00AE5A38"/>
    <w:rsid w:val="00AE5E69"/>
    <w:rsid w:val="00AE641D"/>
    <w:rsid w:val="00AE6CC4"/>
    <w:rsid w:val="00AE6FB0"/>
    <w:rsid w:val="00AE74D3"/>
    <w:rsid w:val="00AE75A1"/>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A19"/>
    <w:rsid w:val="00AF5BE7"/>
    <w:rsid w:val="00AF5FB2"/>
    <w:rsid w:val="00AF5FDD"/>
    <w:rsid w:val="00AF6E5F"/>
    <w:rsid w:val="00AF6EBE"/>
    <w:rsid w:val="00AF7055"/>
    <w:rsid w:val="00AF743C"/>
    <w:rsid w:val="00AF76F8"/>
    <w:rsid w:val="00AF7777"/>
    <w:rsid w:val="00B008E9"/>
    <w:rsid w:val="00B00E78"/>
    <w:rsid w:val="00B01F4B"/>
    <w:rsid w:val="00B02A56"/>
    <w:rsid w:val="00B02DDA"/>
    <w:rsid w:val="00B03219"/>
    <w:rsid w:val="00B0447F"/>
    <w:rsid w:val="00B044E8"/>
    <w:rsid w:val="00B0489D"/>
    <w:rsid w:val="00B04C5A"/>
    <w:rsid w:val="00B05340"/>
    <w:rsid w:val="00B062D2"/>
    <w:rsid w:val="00B06793"/>
    <w:rsid w:val="00B10545"/>
    <w:rsid w:val="00B11EC6"/>
    <w:rsid w:val="00B12161"/>
    <w:rsid w:val="00B122DC"/>
    <w:rsid w:val="00B1269E"/>
    <w:rsid w:val="00B12A47"/>
    <w:rsid w:val="00B12AC7"/>
    <w:rsid w:val="00B13063"/>
    <w:rsid w:val="00B13267"/>
    <w:rsid w:val="00B1366F"/>
    <w:rsid w:val="00B13C84"/>
    <w:rsid w:val="00B145B7"/>
    <w:rsid w:val="00B148EA"/>
    <w:rsid w:val="00B1499A"/>
    <w:rsid w:val="00B14B2D"/>
    <w:rsid w:val="00B1522E"/>
    <w:rsid w:val="00B154B0"/>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3A5"/>
    <w:rsid w:val="00B214D0"/>
    <w:rsid w:val="00B22151"/>
    <w:rsid w:val="00B22885"/>
    <w:rsid w:val="00B22C1A"/>
    <w:rsid w:val="00B23C93"/>
    <w:rsid w:val="00B23D98"/>
    <w:rsid w:val="00B2403B"/>
    <w:rsid w:val="00B2412A"/>
    <w:rsid w:val="00B24462"/>
    <w:rsid w:val="00B244CA"/>
    <w:rsid w:val="00B24B3F"/>
    <w:rsid w:val="00B24D5F"/>
    <w:rsid w:val="00B2505D"/>
    <w:rsid w:val="00B254F6"/>
    <w:rsid w:val="00B26191"/>
    <w:rsid w:val="00B26626"/>
    <w:rsid w:val="00B26656"/>
    <w:rsid w:val="00B26833"/>
    <w:rsid w:val="00B27BE4"/>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743B"/>
    <w:rsid w:val="00B4743F"/>
    <w:rsid w:val="00B476BC"/>
    <w:rsid w:val="00B476C6"/>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0F8"/>
    <w:rsid w:val="00B60822"/>
    <w:rsid w:val="00B608D5"/>
    <w:rsid w:val="00B617C9"/>
    <w:rsid w:val="00B621B9"/>
    <w:rsid w:val="00B622D7"/>
    <w:rsid w:val="00B632FE"/>
    <w:rsid w:val="00B638E1"/>
    <w:rsid w:val="00B63996"/>
    <w:rsid w:val="00B63E6E"/>
    <w:rsid w:val="00B6417D"/>
    <w:rsid w:val="00B6537E"/>
    <w:rsid w:val="00B653E0"/>
    <w:rsid w:val="00B65499"/>
    <w:rsid w:val="00B65DB7"/>
    <w:rsid w:val="00B6640B"/>
    <w:rsid w:val="00B66AF4"/>
    <w:rsid w:val="00B672F0"/>
    <w:rsid w:val="00B6741B"/>
    <w:rsid w:val="00B67466"/>
    <w:rsid w:val="00B67623"/>
    <w:rsid w:val="00B677A4"/>
    <w:rsid w:val="00B67C0A"/>
    <w:rsid w:val="00B67C25"/>
    <w:rsid w:val="00B67D67"/>
    <w:rsid w:val="00B71160"/>
    <w:rsid w:val="00B718BD"/>
    <w:rsid w:val="00B71A8F"/>
    <w:rsid w:val="00B7256F"/>
    <w:rsid w:val="00B727BA"/>
    <w:rsid w:val="00B72923"/>
    <w:rsid w:val="00B72A09"/>
    <w:rsid w:val="00B72AF2"/>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A7"/>
    <w:rsid w:val="00B82ED9"/>
    <w:rsid w:val="00B8306B"/>
    <w:rsid w:val="00B83DDD"/>
    <w:rsid w:val="00B840B3"/>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5DE"/>
    <w:rsid w:val="00BA78C0"/>
    <w:rsid w:val="00BA7B75"/>
    <w:rsid w:val="00BA7F15"/>
    <w:rsid w:val="00BB04D9"/>
    <w:rsid w:val="00BB0578"/>
    <w:rsid w:val="00BB0A69"/>
    <w:rsid w:val="00BB0E9D"/>
    <w:rsid w:val="00BB10A0"/>
    <w:rsid w:val="00BB1B02"/>
    <w:rsid w:val="00BB1C58"/>
    <w:rsid w:val="00BB1E5A"/>
    <w:rsid w:val="00BB27F9"/>
    <w:rsid w:val="00BB2CA0"/>
    <w:rsid w:val="00BB2D9C"/>
    <w:rsid w:val="00BB369C"/>
    <w:rsid w:val="00BB3A91"/>
    <w:rsid w:val="00BB3C5B"/>
    <w:rsid w:val="00BB3CBE"/>
    <w:rsid w:val="00BB3E25"/>
    <w:rsid w:val="00BB3E71"/>
    <w:rsid w:val="00BB3F40"/>
    <w:rsid w:val="00BB4163"/>
    <w:rsid w:val="00BB4C63"/>
    <w:rsid w:val="00BB4D20"/>
    <w:rsid w:val="00BB4E70"/>
    <w:rsid w:val="00BB4EBC"/>
    <w:rsid w:val="00BB51CB"/>
    <w:rsid w:val="00BB5A31"/>
    <w:rsid w:val="00BB5C8E"/>
    <w:rsid w:val="00BB5EDB"/>
    <w:rsid w:val="00BB7009"/>
    <w:rsid w:val="00BB7D0B"/>
    <w:rsid w:val="00BB7D77"/>
    <w:rsid w:val="00BB7E7C"/>
    <w:rsid w:val="00BC11A0"/>
    <w:rsid w:val="00BC11E1"/>
    <w:rsid w:val="00BC12D9"/>
    <w:rsid w:val="00BC218E"/>
    <w:rsid w:val="00BC2322"/>
    <w:rsid w:val="00BC2547"/>
    <w:rsid w:val="00BC2666"/>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2D5"/>
    <w:rsid w:val="00BC7500"/>
    <w:rsid w:val="00BC754B"/>
    <w:rsid w:val="00BC7575"/>
    <w:rsid w:val="00BC7576"/>
    <w:rsid w:val="00BC760D"/>
    <w:rsid w:val="00BC7AAE"/>
    <w:rsid w:val="00BD00AF"/>
    <w:rsid w:val="00BD077F"/>
    <w:rsid w:val="00BD1175"/>
    <w:rsid w:val="00BD1605"/>
    <w:rsid w:val="00BD17CE"/>
    <w:rsid w:val="00BD20D4"/>
    <w:rsid w:val="00BD26E2"/>
    <w:rsid w:val="00BD2AB3"/>
    <w:rsid w:val="00BD2DAD"/>
    <w:rsid w:val="00BD2E61"/>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5F89"/>
    <w:rsid w:val="00BD64CB"/>
    <w:rsid w:val="00BD6B92"/>
    <w:rsid w:val="00BD6BE9"/>
    <w:rsid w:val="00BD6FFE"/>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40CB"/>
    <w:rsid w:val="00BF4174"/>
    <w:rsid w:val="00BF4ACE"/>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526B"/>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D26"/>
    <w:rsid w:val="00C15D72"/>
    <w:rsid w:val="00C1614B"/>
    <w:rsid w:val="00C1619F"/>
    <w:rsid w:val="00C17118"/>
    <w:rsid w:val="00C17790"/>
    <w:rsid w:val="00C20B94"/>
    <w:rsid w:val="00C20E7B"/>
    <w:rsid w:val="00C218E3"/>
    <w:rsid w:val="00C21F68"/>
    <w:rsid w:val="00C2220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FD3"/>
    <w:rsid w:val="00C441F0"/>
    <w:rsid w:val="00C44598"/>
    <w:rsid w:val="00C44630"/>
    <w:rsid w:val="00C44AD2"/>
    <w:rsid w:val="00C44CD3"/>
    <w:rsid w:val="00C45759"/>
    <w:rsid w:val="00C457C3"/>
    <w:rsid w:val="00C4592E"/>
    <w:rsid w:val="00C461DF"/>
    <w:rsid w:val="00C46331"/>
    <w:rsid w:val="00C46EB9"/>
    <w:rsid w:val="00C4704F"/>
    <w:rsid w:val="00C4710D"/>
    <w:rsid w:val="00C473A2"/>
    <w:rsid w:val="00C474BF"/>
    <w:rsid w:val="00C4779A"/>
    <w:rsid w:val="00C479C7"/>
    <w:rsid w:val="00C47B80"/>
    <w:rsid w:val="00C47DF0"/>
    <w:rsid w:val="00C47FAC"/>
    <w:rsid w:val="00C5075B"/>
    <w:rsid w:val="00C50844"/>
    <w:rsid w:val="00C509A0"/>
    <w:rsid w:val="00C50D54"/>
    <w:rsid w:val="00C511B6"/>
    <w:rsid w:val="00C52601"/>
    <w:rsid w:val="00C52904"/>
    <w:rsid w:val="00C53253"/>
    <w:rsid w:val="00C53B6F"/>
    <w:rsid w:val="00C53D78"/>
    <w:rsid w:val="00C54164"/>
    <w:rsid w:val="00C54541"/>
    <w:rsid w:val="00C54AB9"/>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5195"/>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D3E"/>
    <w:rsid w:val="00C82B4E"/>
    <w:rsid w:val="00C83C0F"/>
    <w:rsid w:val="00C83E48"/>
    <w:rsid w:val="00C83E5E"/>
    <w:rsid w:val="00C84406"/>
    <w:rsid w:val="00C845A8"/>
    <w:rsid w:val="00C84D30"/>
    <w:rsid w:val="00C84E79"/>
    <w:rsid w:val="00C86089"/>
    <w:rsid w:val="00C86630"/>
    <w:rsid w:val="00C86733"/>
    <w:rsid w:val="00C87713"/>
    <w:rsid w:val="00C877CB"/>
    <w:rsid w:val="00C878F4"/>
    <w:rsid w:val="00C87AE4"/>
    <w:rsid w:val="00C87CD1"/>
    <w:rsid w:val="00C905E5"/>
    <w:rsid w:val="00C92016"/>
    <w:rsid w:val="00C9219C"/>
    <w:rsid w:val="00C92E2D"/>
    <w:rsid w:val="00C930D4"/>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1E0"/>
    <w:rsid w:val="00CA43DC"/>
    <w:rsid w:val="00CA4889"/>
    <w:rsid w:val="00CA509E"/>
    <w:rsid w:val="00CA52DF"/>
    <w:rsid w:val="00CA55F2"/>
    <w:rsid w:val="00CA6505"/>
    <w:rsid w:val="00CA6571"/>
    <w:rsid w:val="00CA65BD"/>
    <w:rsid w:val="00CA65CC"/>
    <w:rsid w:val="00CA6BF5"/>
    <w:rsid w:val="00CA6DB3"/>
    <w:rsid w:val="00CA7086"/>
    <w:rsid w:val="00CA715A"/>
    <w:rsid w:val="00CA7613"/>
    <w:rsid w:val="00CA7AFD"/>
    <w:rsid w:val="00CA7F24"/>
    <w:rsid w:val="00CB02D3"/>
    <w:rsid w:val="00CB2106"/>
    <w:rsid w:val="00CB2401"/>
    <w:rsid w:val="00CB29C0"/>
    <w:rsid w:val="00CB2C0A"/>
    <w:rsid w:val="00CB2D9F"/>
    <w:rsid w:val="00CB30F1"/>
    <w:rsid w:val="00CB339F"/>
    <w:rsid w:val="00CB344E"/>
    <w:rsid w:val="00CB40E4"/>
    <w:rsid w:val="00CB416E"/>
    <w:rsid w:val="00CB4321"/>
    <w:rsid w:val="00CB4DCA"/>
    <w:rsid w:val="00CB578A"/>
    <w:rsid w:val="00CB6448"/>
    <w:rsid w:val="00CB6807"/>
    <w:rsid w:val="00CB7D1F"/>
    <w:rsid w:val="00CC018C"/>
    <w:rsid w:val="00CC02F3"/>
    <w:rsid w:val="00CC0BC7"/>
    <w:rsid w:val="00CC181F"/>
    <w:rsid w:val="00CC1B75"/>
    <w:rsid w:val="00CC1C97"/>
    <w:rsid w:val="00CC1DE9"/>
    <w:rsid w:val="00CC1F01"/>
    <w:rsid w:val="00CC22A2"/>
    <w:rsid w:val="00CC2543"/>
    <w:rsid w:val="00CC286F"/>
    <w:rsid w:val="00CC2CF9"/>
    <w:rsid w:val="00CC35C0"/>
    <w:rsid w:val="00CC3ADC"/>
    <w:rsid w:val="00CC3B65"/>
    <w:rsid w:val="00CC3F4A"/>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42AC"/>
    <w:rsid w:val="00CE4327"/>
    <w:rsid w:val="00CE45F5"/>
    <w:rsid w:val="00CE5875"/>
    <w:rsid w:val="00CE5BDA"/>
    <w:rsid w:val="00CE5DA6"/>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66B"/>
    <w:rsid w:val="00D1095D"/>
    <w:rsid w:val="00D10A42"/>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200A6"/>
    <w:rsid w:val="00D20209"/>
    <w:rsid w:val="00D2082A"/>
    <w:rsid w:val="00D20AAC"/>
    <w:rsid w:val="00D211C4"/>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C27"/>
    <w:rsid w:val="00D26F41"/>
    <w:rsid w:val="00D27C71"/>
    <w:rsid w:val="00D27DA6"/>
    <w:rsid w:val="00D3015B"/>
    <w:rsid w:val="00D30277"/>
    <w:rsid w:val="00D3094A"/>
    <w:rsid w:val="00D31B09"/>
    <w:rsid w:val="00D3343B"/>
    <w:rsid w:val="00D339EF"/>
    <w:rsid w:val="00D340CB"/>
    <w:rsid w:val="00D3467C"/>
    <w:rsid w:val="00D346CE"/>
    <w:rsid w:val="00D34D97"/>
    <w:rsid w:val="00D36040"/>
    <w:rsid w:val="00D36161"/>
    <w:rsid w:val="00D364D3"/>
    <w:rsid w:val="00D36A4C"/>
    <w:rsid w:val="00D36D4F"/>
    <w:rsid w:val="00D3768E"/>
    <w:rsid w:val="00D37FF5"/>
    <w:rsid w:val="00D40064"/>
    <w:rsid w:val="00D409E2"/>
    <w:rsid w:val="00D40A7A"/>
    <w:rsid w:val="00D40BAD"/>
    <w:rsid w:val="00D40C8C"/>
    <w:rsid w:val="00D412A2"/>
    <w:rsid w:val="00D41AEF"/>
    <w:rsid w:val="00D41D29"/>
    <w:rsid w:val="00D421FA"/>
    <w:rsid w:val="00D4227F"/>
    <w:rsid w:val="00D4228F"/>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1D3"/>
    <w:rsid w:val="00D61236"/>
    <w:rsid w:val="00D612B0"/>
    <w:rsid w:val="00D61436"/>
    <w:rsid w:val="00D615B8"/>
    <w:rsid w:val="00D61DE5"/>
    <w:rsid w:val="00D622E6"/>
    <w:rsid w:val="00D624A0"/>
    <w:rsid w:val="00D624C7"/>
    <w:rsid w:val="00D62B31"/>
    <w:rsid w:val="00D62B56"/>
    <w:rsid w:val="00D6316C"/>
    <w:rsid w:val="00D632C8"/>
    <w:rsid w:val="00D63517"/>
    <w:rsid w:val="00D63F02"/>
    <w:rsid w:val="00D6419C"/>
    <w:rsid w:val="00D643D7"/>
    <w:rsid w:val="00D647BB"/>
    <w:rsid w:val="00D647E3"/>
    <w:rsid w:val="00D6542E"/>
    <w:rsid w:val="00D65E4C"/>
    <w:rsid w:val="00D65E94"/>
    <w:rsid w:val="00D65FC3"/>
    <w:rsid w:val="00D65FDC"/>
    <w:rsid w:val="00D665E3"/>
    <w:rsid w:val="00D6696A"/>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EC"/>
    <w:rsid w:val="00D84CAD"/>
    <w:rsid w:val="00D854E8"/>
    <w:rsid w:val="00D85785"/>
    <w:rsid w:val="00D8588E"/>
    <w:rsid w:val="00D86919"/>
    <w:rsid w:val="00D86ECB"/>
    <w:rsid w:val="00D871AD"/>
    <w:rsid w:val="00D87630"/>
    <w:rsid w:val="00D87731"/>
    <w:rsid w:val="00D8797C"/>
    <w:rsid w:val="00D87D8C"/>
    <w:rsid w:val="00D9054F"/>
    <w:rsid w:val="00D907DA"/>
    <w:rsid w:val="00D90E6A"/>
    <w:rsid w:val="00D90F13"/>
    <w:rsid w:val="00D91BC7"/>
    <w:rsid w:val="00D91DF1"/>
    <w:rsid w:val="00D91E2B"/>
    <w:rsid w:val="00D91EF3"/>
    <w:rsid w:val="00D92393"/>
    <w:rsid w:val="00D925F3"/>
    <w:rsid w:val="00D93414"/>
    <w:rsid w:val="00D93BAE"/>
    <w:rsid w:val="00D944EB"/>
    <w:rsid w:val="00D9467F"/>
    <w:rsid w:val="00D94684"/>
    <w:rsid w:val="00D94C2C"/>
    <w:rsid w:val="00D94F21"/>
    <w:rsid w:val="00D951EB"/>
    <w:rsid w:val="00D9552A"/>
    <w:rsid w:val="00D958A9"/>
    <w:rsid w:val="00D95938"/>
    <w:rsid w:val="00D963A6"/>
    <w:rsid w:val="00D96D8C"/>
    <w:rsid w:val="00D96F15"/>
    <w:rsid w:val="00D9727D"/>
    <w:rsid w:val="00D974A9"/>
    <w:rsid w:val="00D97795"/>
    <w:rsid w:val="00D97A29"/>
    <w:rsid w:val="00D97AC6"/>
    <w:rsid w:val="00DA04B5"/>
    <w:rsid w:val="00DA06CA"/>
    <w:rsid w:val="00DA0801"/>
    <w:rsid w:val="00DA15BB"/>
    <w:rsid w:val="00DA15C8"/>
    <w:rsid w:val="00DA1D85"/>
    <w:rsid w:val="00DA21FD"/>
    <w:rsid w:val="00DA2518"/>
    <w:rsid w:val="00DA2730"/>
    <w:rsid w:val="00DA284C"/>
    <w:rsid w:val="00DA2969"/>
    <w:rsid w:val="00DA29D3"/>
    <w:rsid w:val="00DA2D7E"/>
    <w:rsid w:val="00DA2E38"/>
    <w:rsid w:val="00DA3173"/>
    <w:rsid w:val="00DA3C02"/>
    <w:rsid w:val="00DA3EB3"/>
    <w:rsid w:val="00DA4072"/>
    <w:rsid w:val="00DA41FD"/>
    <w:rsid w:val="00DA448D"/>
    <w:rsid w:val="00DA44AD"/>
    <w:rsid w:val="00DA45EC"/>
    <w:rsid w:val="00DA500D"/>
    <w:rsid w:val="00DA5222"/>
    <w:rsid w:val="00DA59D0"/>
    <w:rsid w:val="00DA5A2D"/>
    <w:rsid w:val="00DA5D17"/>
    <w:rsid w:val="00DA69B3"/>
    <w:rsid w:val="00DA7026"/>
    <w:rsid w:val="00DA7219"/>
    <w:rsid w:val="00DA72CD"/>
    <w:rsid w:val="00DA7372"/>
    <w:rsid w:val="00DA7A59"/>
    <w:rsid w:val="00DA7B5C"/>
    <w:rsid w:val="00DA7CDE"/>
    <w:rsid w:val="00DA7DA2"/>
    <w:rsid w:val="00DA7F2D"/>
    <w:rsid w:val="00DB0764"/>
    <w:rsid w:val="00DB0B41"/>
    <w:rsid w:val="00DB1302"/>
    <w:rsid w:val="00DB16EE"/>
    <w:rsid w:val="00DB201C"/>
    <w:rsid w:val="00DB20A5"/>
    <w:rsid w:val="00DB20B5"/>
    <w:rsid w:val="00DB271B"/>
    <w:rsid w:val="00DB2787"/>
    <w:rsid w:val="00DB308C"/>
    <w:rsid w:val="00DB3639"/>
    <w:rsid w:val="00DB36B0"/>
    <w:rsid w:val="00DB3BAD"/>
    <w:rsid w:val="00DB40F9"/>
    <w:rsid w:val="00DB4F1F"/>
    <w:rsid w:val="00DB5055"/>
    <w:rsid w:val="00DB530A"/>
    <w:rsid w:val="00DB62E6"/>
    <w:rsid w:val="00DB7630"/>
    <w:rsid w:val="00DB7A37"/>
    <w:rsid w:val="00DB7BF7"/>
    <w:rsid w:val="00DB7F09"/>
    <w:rsid w:val="00DC0162"/>
    <w:rsid w:val="00DC03F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73C"/>
    <w:rsid w:val="00DC4E05"/>
    <w:rsid w:val="00DC5AAD"/>
    <w:rsid w:val="00DC6AE0"/>
    <w:rsid w:val="00DC6D5A"/>
    <w:rsid w:val="00DC6EAB"/>
    <w:rsid w:val="00DC7399"/>
    <w:rsid w:val="00DC7D0E"/>
    <w:rsid w:val="00DC7E09"/>
    <w:rsid w:val="00DD09D1"/>
    <w:rsid w:val="00DD0F65"/>
    <w:rsid w:val="00DD104B"/>
    <w:rsid w:val="00DD19FA"/>
    <w:rsid w:val="00DD1F41"/>
    <w:rsid w:val="00DD20EB"/>
    <w:rsid w:val="00DD24DE"/>
    <w:rsid w:val="00DD2C6A"/>
    <w:rsid w:val="00DD34D9"/>
    <w:rsid w:val="00DD3731"/>
    <w:rsid w:val="00DD3D5D"/>
    <w:rsid w:val="00DD3D65"/>
    <w:rsid w:val="00DD4309"/>
    <w:rsid w:val="00DD51AA"/>
    <w:rsid w:val="00DD56B0"/>
    <w:rsid w:val="00DD575D"/>
    <w:rsid w:val="00DD5DEE"/>
    <w:rsid w:val="00DD5F6E"/>
    <w:rsid w:val="00DD62FD"/>
    <w:rsid w:val="00DD6BB9"/>
    <w:rsid w:val="00DD76FC"/>
    <w:rsid w:val="00DD77C4"/>
    <w:rsid w:val="00DE0371"/>
    <w:rsid w:val="00DE0483"/>
    <w:rsid w:val="00DE06C8"/>
    <w:rsid w:val="00DE0774"/>
    <w:rsid w:val="00DE0AC1"/>
    <w:rsid w:val="00DE13B9"/>
    <w:rsid w:val="00DE1490"/>
    <w:rsid w:val="00DE2461"/>
    <w:rsid w:val="00DE303D"/>
    <w:rsid w:val="00DE31FA"/>
    <w:rsid w:val="00DE357E"/>
    <w:rsid w:val="00DE3828"/>
    <w:rsid w:val="00DE3AD5"/>
    <w:rsid w:val="00DE3B6C"/>
    <w:rsid w:val="00DE3F5A"/>
    <w:rsid w:val="00DE4225"/>
    <w:rsid w:val="00DE44DF"/>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C57"/>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C86"/>
    <w:rsid w:val="00E15F8E"/>
    <w:rsid w:val="00E16130"/>
    <w:rsid w:val="00E16759"/>
    <w:rsid w:val="00E17BF6"/>
    <w:rsid w:val="00E17C5C"/>
    <w:rsid w:val="00E17CF2"/>
    <w:rsid w:val="00E20483"/>
    <w:rsid w:val="00E20758"/>
    <w:rsid w:val="00E2077D"/>
    <w:rsid w:val="00E207D1"/>
    <w:rsid w:val="00E2082E"/>
    <w:rsid w:val="00E209D7"/>
    <w:rsid w:val="00E21109"/>
    <w:rsid w:val="00E21A1B"/>
    <w:rsid w:val="00E23325"/>
    <w:rsid w:val="00E23516"/>
    <w:rsid w:val="00E23739"/>
    <w:rsid w:val="00E23DCB"/>
    <w:rsid w:val="00E244D4"/>
    <w:rsid w:val="00E2460C"/>
    <w:rsid w:val="00E246EF"/>
    <w:rsid w:val="00E24DFE"/>
    <w:rsid w:val="00E250D4"/>
    <w:rsid w:val="00E25122"/>
    <w:rsid w:val="00E254D3"/>
    <w:rsid w:val="00E258D2"/>
    <w:rsid w:val="00E2613D"/>
    <w:rsid w:val="00E26456"/>
    <w:rsid w:val="00E26607"/>
    <w:rsid w:val="00E26BBA"/>
    <w:rsid w:val="00E2744A"/>
    <w:rsid w:val="00E27453"/>
    <w:rsid w:val="00E279B4"/>
    <w:rsid w:val="00E27F7B"/>
    <w:rsid w:val="00E27FEE"/>
    <w:rsid w:val="00E30140"/>
    <w:rsid w:val="00E3049B"/>
    <w:rsid w:val="00E306F8"/>
    <w:rsid w:val="00E30C1D"/>
    <w:rsid w:val="00E30D08"/>
    <w:rsid w:val="00E31035"/>
    <w:rsid w:val="00E3115A"/>
    <w:rsid w:val="00E31584"/>
    <w:rsid w:val="00E31719"/>
    <w:rsid w:val="00E3171A"/>
    <w:rsid w:val="00E31DAD"/>
    <w:rsid w:val="00E327D2"/>
    <w:rsid w:val="00E32A8E"/>
    <w:rsid w:val="00E32E8C"/>
    <w:rsid w:val="00E32F74"/>
    <w:rsid w:val="00E3333A"/>
    <w:rsid w:val="00E33383"/>
    <w:rsid w:val="00E35054"/>
    <w:rsid w:val="00E35389"/>
    <w:rsid w:val="00E3553E"/>
    <w:rsid w:val="00E35682"/>
    <w:rsid w:val="00E35CA5"/>
    <w:rsid w:val="00E361BB"/>
    <w:rsid w:val="00E36265"/>
    <w:rsid w:val="00E36286"/>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52CE"/>
    <w:rsid w:val="00E458AB"/>
    <w:rsid w:val="00E45D07"/>
    <w:rsid w:val="00E45DB9"/>
    <w:rsid w:val="00E45E48"/>
    <w:rsid w:val="00E4611B"/>
    <w:rsid w:val="00E467A5"/>
    <w:rsid w:val="00E47ACB"/>
    <w:rsid w:val="00E47D30"/>
    <w:rsid w:val="00E5040C"/>
    <w:rsid w:val="00E506C0"/>
    <w:rsid w:val="00E507CA"/>
    <w:rsid w:val="00E509C2"/>
    <w:rsid w:val="00E514FE"/>
    <w:rsid w:val="00E51596"/>
    <w:rsid w:val="00E51EF3"/>
    <w:rsid w:val="00E52ADC"/>
    <w:rsid w:val="00E52B89"/>
    <w:rsid w:val="00E52BCA"/>
    <w:rsid w:val="00E52C4A"/>
    <w:rsid w:val="00E52EFC"/>
    <w:rsid w:val="00E533D7"/>
    <w:rsid w:val="00E53483"/>
    <w:rsid w:val="00E53571"/>
    <w:rsid w:val="00E55017"/>
    <w:rsid w:val="00E55233"/>
    <w:rsid w:val="00E55B7C"/>
    <w:rsid w:val="00E55E0E"/>
    <w:rsid w:val="00E55E51"/>
    <w:rsid w:val="00E56530"/>
    <w:rsid w:val="00E5657A"/>
    <w:rsid w:val="00E56755"/>
    <w:rsid w:val="00E56B7E"/>
    <w:rsid w:val="00E57CE4"/>
    <w:rsid w:val="00E60181"/>
    <w:rsid w:val="00E60209"/>
    <w:rsid w:val="00E60AB0"/>
    <w:rsid w:val="00E61034"/>
    <w:rsid w:val="00E61315"/>
    <w:rsid w:val="00E61840"/>
    <w:rsid w:val="00E62755"/>
    <w:rsid w:val="00E62E29"/>
    <w:rsid w:val="00E62F11"/>
    <w:rsid w:val="00E6310C"/>
    <w:rsid w:val="00E6388C"/>
    <w:rsid w:val="00E63891"/>
    <w:rsid w:val="00E64B44"/>
    <w:rsid w:val="00E64F7B"/>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90E"/>
    <w:rsid w:val="00E71DC1"/>
    <w:rsid w:val="00E720ED"/>
    <w:rsid w:val="00E7229B"/>
    <w:rsid w:val="00E72321"/>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C06"/>
    <w:rsid w:val="00E74CB9"/>
    <w:rsid w:val="00E74EC7"/>
    <w:rsid w:val="00E75541"/>
    <w:rsid w:val="00E75701"/>
    <w:rsid w:val="00E75A2D"/>
    <w:rsid w:val="00E75E68"/>
    <w:rsid w:val="00E764E0"/>
    <w:rsid w:val="00E76CAC"/>
    <w:rsid w:val="00E77010"/>
    <w:rsid w:val="00E77364"/>
    <w:rsid w:val="00E77B0A"/>
    <w:rsid w:val="00E77F11"/>
    <w:rsid w:val="00E801BD"/>
    <w:rsid w:val="00E801BE"/>
    <w:rsid w:val="00E809D5"/>
    <w:rsid w:val="00E80A24"/>
    <w:rsid w:val="00E80BEB"/>
    <w:rsid w:val="00E80E9A"/>
    <w:rsid w:val="00E813DD"/>
    <w:rsid w:val="00E815A8"/>
    <w:rsid w:val="00E816BF"/>
    <w:rsid w:val="00E82407"/>
    <w:rsid w:val="00E82561"/>
    <w:rsid w:val="00E82949"/>
    <w:rsid w:val="00E82D32"/>
    <w:rsid w:val="00E82DC4"/>
    <w:rsid w:val="00E82E9D"/>
    <w:rsid w:val="00E8301E"/>
    <w:rsid w:val="00E831DB"/>
    <w:rsid w:val="00E83471"/>
    <w:rsid w:val="00E8358E"/>
    <w:rsid w:val="00E839B7"/>
    <w:rsid w:val="00E839D3"/>
    <w:rsid w:val="00E84068"/>
    <w:rsid w:val="00E849D2"/>
    <w:rsid w:val="00E84AEB"/>
    <w:rsid w:val="00E85216"/>
    <w:rsid w:val="00E85A85"/>
    <w:rsid w:val="00E85C1B"/>
    <w:rsid w:val="00E85F7E"/>
    <w:rsid w:val="00E8604E"/>
    <w:rsid w:val="00E8618B"/>
    <w:rsid w:val="00E866BC"/>
    <w:rsid w:val="00E86B34"/>
    <w:rsid w:val="00E90764"/>
    <w:rsid w:val="00E90EB8"/>
    <w:rsid w:val="00E90F26"/>
    <w:rsid w:val="00E91693"/>
    <w:rsid w:val="00E925D1"/>
    <w:rsid w:val="00E927A5"/>
    <w:rsid w:val="00E9285D"/>
    <w:rsid w:val="00E92861"/>
    <w:rsid w:val="00E92A34"/>
    <w:rsid w:val="00E92EB7"/>
    <w:rsid w:val="00E92F68"/>
    <w:rsid w:val="00E9316D"/>
    <w:rsid w:val="00E93655"/>
    <w:rsid w:val="00E938D2"/>
    <w:rsid w:val="00E938E0"/>
    <w:rsid w:val="00E939C5"/>
    <w:rsid w:val="00E9418C"/>
    <w:rsid w:val="00E951BB"/>
    <w:rsid w:val="00E95342"/>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882"/>
    <w:rsid w:val="00EB0CDB"/>
    <w:rsid w:val="00EB0D1C"/>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919"/>
    <w:rsid w:val="00EC2AE2"/>
    <w:rsid w:val="00EC2EB8"/>
    <w:rsid w:val="00EC335F"/>
    <w:rsid w:val="00EC35CC"/>
    <w:rsid w:val="00EC39C9"/>
    <w:rsid w:val="00EC3E19"/>
    <w:rsid w:val="00EC4CD4"/>
    <w:rsid w:val="00EC4DF3"/>
    <w:rsid w:val="00EC6321"/>
    <w:rsid w:val="00EC6AA6"/>
    <w:rsid w:val="00EC6C8A"/>
    <w:rsid w:val="00EC76CE"/>
    <w:rsid w:val="00EC7B57"/>
    <w:rsid w:val="00EC7EB3"/>
    <w:rsid w:val="00ED00AA"/>
    <w:rsid w:val="00ED086C"/>
    <w:rsid w:val="00ED1DC4"/>
    <w:rsid w:val="00ED1F09"/>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5E1"/>
    <w:rsid w:val="00ED7D49"/>
    <w:rsid w:val="00EE094C"/>
    <w:rsid w:val="00EE0952"/>
    <w:rsid w:val="00EE0BE3"/>
    <w:rsid w:val="00EE1523"/>
    <w:rsid w:val="00EE1D1E"/>
    <w:rsid w:val="00EE1D57"/>
    <w:rsid w:val="00EE1FD6"/>
    <w:rsid w:val="00EE2183"/>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EE4"/>
    <w:rsid w:val="00EE6F53"/>
    <w:rsid w:val="00EE7EBD"/>
    <w:rsid w:val="00EF016A"/>
    <w:rsid w:val="00EF089E"/>
    <w:rsid w:val="00EF097B"/>
    <w:rsid w:val="00EF15B4"/>
    <w:rsid w:val="00EF1885"/>
    <w:rsid w:val="00EF1901"/>
    <w:rsid w:val="00EF1C5F"/>
    <w:rsid w:val="00EF1DAA"/>
    <w:rsid w:val="00EF2992"/>
    <w:rsid w:val="00EF3328"/>
    <w:rsid w:val="00EF395A"/>
    <w:rsid w:val="00EF39A5"/>
    <w:rsid w:val="00EF3BA7"/>
    <w:rsid w:val="00EF41CF"/>
    <w:rsid w:val="00EF42A3"/>
    <w:rsid w:val="00EF4347"/>
    <w:rsid w:val="00EF4AA3"/>
    <w:rsid w:val="00EF57D2"/>
    <w:rsid w:val="00EF5D5D"/>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61A9"/>
    <w:rsid w:val="00F17858"/>
    <w:rsid w:val="00F17C88"/>
    <w:rsid w:val="00F17EAB"/>
    <w:rsid w:val="00F203CA"/>
    <w:rsid w:val="00F20E03"/>
    <w:rsid w:val="00F21455"/>
    <w:rsid w:val="00F22258"/>
    <w:rsid w:val="00F22BCE"/>
    <w:rsid w:val="00F22BF8"/>
    <w:rsid w:val="00F22C39"/>
    <w:rsid w:val="00F22E16"/>
    <w:rsid w:val="00F233B9"/>
    <w:rsid w:val="00F23F55"/>
    <w:rsid w:val="00F24080"/>
    <w:rsid w:val="00F242B4"/>
    <w:rsid w:val="00F2463E"/>
    <w:rsid w:val="00F25659"/>
    <w:rsid w:val="00F25CAA"/>
    <w:rsid w:val="00F25CD2"/>
    <w:rsid w:val="00F26905"/>
    <w:rsid w:val="00F27A5F"/>
    <w:rsid w:val="00F3014A"/>
    <w:rsid w:val="00F303ED"/>
    <w:rsid w:val="00F31790"/>
    <w:rsid w:val="00F31873"/>
    <w:rsid w:val="00F31884"/>
    <w:rsid w:val="00F31A6D"/>
    <w:rsid w:val="00F31C26"/>
    <w:rsid w:val="00F31EE9"/>
    <w:rsid w:val="00F330D5"/>
    <w:rsid w:val="00F331D9"/>
    <w:rsid w:val="00F33948"/>
    <w:rsid w:val="00F33AF3"/>
    <w:rsid w:val="00F33AFC"/>
    <w:rsid w:val="00F33F36"/>
    <w:rsid w:val="00F340D6"/>
    <w:rsid w:val="00F346A6"/>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548"/>
    <w:rsid w:val="00F42DB1"/>
    <w:rsid w:val="00F42FD5"/>
    <w:rsid w:val="00F43336"/>
    <w:rsid w:val="00F4340B"/>
    <w:rsid w:val="00F43526"/>
    <w:rsid w:val="00F435B5"/>
    <w:rsid w:val="00F436B7"/>
    <w:rsid w:val="00F439C6"/>
    <w:rsid w:val="00F43FE3"/>
    <w:rsid w:val="00F4433E"/>
    <w:rsid w:val="00F446E2"/>
    <w:rsid w:val="00F44A0F"/>
    <w:rsid w:val="00F45EB2"/>
    <w:rsid w:val="00F46981"/>
    <w:rsid w:val="00F47544"/>
    <w:rsid w:val="00F4797E"/>
    <w:rsid w:val="00F47DB6"/>
    <w:rsid w:val="00F47FB2"/>
    <w:rsid w:val="00F50172"/>
    <w:rsid w:val="00F50375"/>
    <w:rsid w:val="00F5082E"/>
    <w:rsid w:val="00F50980"/>
    <w:rsid w:val="00F50B23"/>
    <w:rsid w:val="00F50C4A"/>
    <w:rsid w:val="00F50DD0"/>
    <w:rsid w:val="00F50FAD"/>
    <w:rsid w:val="00F51346"/>
    <w:rsid w:val="00F51B76"/>
    <w:rsid w:val="00F52279"/>
    <w:rsid w:val="00F5233E"/>
    <w:rsid w:val="00F5237C"/>
    <w:rsid w:val="00F5285D"/>
    <w:rsid w:val="00F52970"/>
    <w:rsid w:val="00F5342D"/>
    <w:rsid w:val="00F559DB"/>
    <w:rsid w:val="00F55DFB"/>
    <w:rsid w:val="00F56185"/>
    <w:rsid w:val="00F56FD6"/>
    <w:rsid w:val="00F5777B"/>
    <w:rsid w:val="00F57F63"/>
    <w:rsid w:val="00F60511"/>
    <w:rsid w:val="00F60DCB"/>
    <w:rsid w:val="00F60FBB"/>
    <w:rsid w:val="00F610A9"/>
    <w:rsid w:val="00F61329"/>
    <w:rsid w:val="00F613AD"/>
    <w:rsid w:val="00F6149C"/>
    <w:rsid w:val="00F6152D"/>
    <w:rsid w:val="00F61566"/>
    <w:rsid w:val="00F61594"/>
    <w:rsid w:val="00F61B50"/>
    <w:rsid w:val="00F625D6"/>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B0A"/>
    <w:rsid w:val="00F65E1A"/>
    <w:rsid w:val="00F670B0"/>
    <w:rsid w:val="00F6766B"/>
    <w:rsid w:val="00F70024"/>
    <w:rsid w:val="00F70BBC"/>
    <w:rsid w:val="00F714A5"/>
    <w:rsid w:val="00F717A7"/>
    <w:rsid w:val="00F719AC"/>
    <w:rsid w:val="00F71C23"/>
    <w:rsid w:val="00F72798"/>
    <w:rsid w:val="00F727B6"/>
    <w:rsid w:val="00F729ED"/>
    <w:rsid w:val="00F7327B"/>
    <w:rsid w:val="00F73679"/>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6F3D"/>
    <w:rsid w:val="00F76F53"/>
    <w:rsid w:val="00F77454"/>
    <w:rsid w:val="00F7786E"/>
    <w:rsid w:val="00F80031"/>
    <w:rsid w:val="00F80460"/>
    <w:rsid w:val="00F80823"/>
    <w:rsid w:val="00F80DDF"/>
    <w:rsid w:val="00F8104C"/>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A85"/>
    <w:rsid w:val="00F96F72"/>
    <w:rsid w:val="00F9706C"/>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12"/>
    <w:rsid w:val="00FB0F4D"/>
    <w:rsid w:val="00FB124F"/>
    <w:rsid w:val="00FB15E3"/>
    <w:rsid w:val="00FB1950"/>
    <w:rsid w:val="00FB1F2B"/>
    <w:rsid w:val="00FB2977"/>
    <w:rsid w:val="00FB2AF6"/>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7B"/>
    <w:rsid w:val="00FC681F"/>
    <w:rsid w:val="00FC6F85"/>
    <w:rsid w:val="00FC7156"/>
    <w:rsid w:val="00FC795E"/>
    <w:rsid w:val="00FC7AC2"/>
    <w:rsid w:val="00FC7E87"/>
    <w:rsid w:val="00FD0534"/>
    <w:rsid w:val="00FD0646"/>
    <w:rsid w:val="00FD0A14"/>
    <w:rsid w:val="00FD0B38"/>
    <w:rsid w:val="00FD101F"/>
    <w:rsid w:val="00FD128C"/>
    <w:rsid w:val="00FD1446"/>
    <w:rsid w:val="00FD155C"/>
    <w:rsid w:val="00FD1C0E"/>
    <w:rsid w:val="00FD209A"/>
    <w:rsid w:val="00FD2A49"/>
    <w:rsid w:val="00FD304A"/>
    <w:rsid w:val="00FD311A"/>
    <w:rsid w:val="00FD3B98"/>
    <w:rsid w:val="00FD4FC1"/>
    <w:rsid w:val="00FD52D8"/>
    <w:rsid w:val="00FD5434"/>
    <w:rsid w:val="00FD5F12"/>
    <w:rsid w:val="00FD66C8"/>
    <w:rsid w:val="00FD6B3A"/>
    <w:rsid w:val="00FD727C"/>
    <w:rsid w:val="00FD728B"/>
    <w:rsid w:val="00FD7304"/>
    <w:rsid w:val="00FE00E2"/>
    <w:rsid w:val="00FE1EE6"/>
    <w:rsid w:val="00FE294D"/>
    <w:rsid w:val="00FE3DDF"/>
    <w:rsid w:val="00FE43C4"/>
    <w:rsid w:val="00FE4829"/>
    <w:rsid w:val="00FE49B4"/>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3D81"/>
    <w:rsid w:val="00FF4821"/>
    <w:rsid w:val="00FF49B4"/>
    <w:rsid w:val="00FF545A"/>
    <w:rsid w:val="00FF5BA9"/>
    <w:rsid w:val="00FF61DD"/>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7089"/>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2D0447"/>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2B7D01"/>
    <w:pPr>
      <w:pBdr>
        <w:top w:val="nil"/>
        <w:left w:val="nil"/>
        <w:bottom w:val="nil"/>
        <w:right w:val="nil"/>
        <w:between w:val="nil"/>
        <w:bar w:val="nil"/>
      </w:pBdr>
      <w:spacing w:after="120" w:line="276" w:lineRule="auto"/>
      <w:ind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2D0447"/>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7.JP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0.png"/><Relationship Id="rId53" Type="http://schemas.openxmlformats.org/officeDocument/2006/relationships/image" Target="media/image35.jpeg"/><Relationship Id="rId58" Type="http://schemas.openxmlformats.org/officeDocument/2006/relationships/image" Target="media/image40.jpeg"/><Relationship Id="rId74" Type="http://schemas.openxmlformats.org/officeDocument/2006/relationships/image" Target="media/image56.jpg"/><Relationship Id="rId79" Type="http://schemas.openxmlformats.org/officeDocument/2006/relationships/image" Target="media/image61.jp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jpe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5.jpg"/><Relationship Id="rId48" Type="http://schemas.openxmlformats.org/officeDocument/2006/relationships/image" Target="media/image30.jpeg"/><Relationship Id="rId64" Type="http://schemas.openxmlformats.org/officeDocument/2006/relationships/image" Target="media/image46.jpg"/><Relationship Id="rId69" Type="http://schemas.openxmlformats.org/officeDocument/2006/relationships/image" Target="media/image51.jpg"/><Relationship Id="rId80" Type="http://schemas.openxmlformats.org/officeDocument/2006/relationships/image" Target="media/image62.JPG"/><Relationship Id="rId85" Type="http://schemas.openxmlformats.org/officeDocument/2006/relationships/image" Target="media/image67.png"/><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jpeg"/><Relationship Id="rId38" Type="http://schemas.microsoft.com/office/2007/relationships/hdphoto" Target="media/hdphoto1.wdp"/><Relationship Id="rId46" Type="http://schemas.openxmlformats.org/officeDocument/2006/relationships/image" Target="media/image28.jpe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6.JP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4.JPG"/><Relationship Id="rId70" Type="http://schemas.openxmlformats.org/officeDocument/2006/relationships/image" Target="media/image52.JPG"/><Relationship Id="rId75" Type="http://schemas.openxmlformats.org/officeDocument/2006/relationships/image" Target="media/image57.jpg"/><Relationship Id="rId83" Type="http://schemas.openxmlformats.org/officeDocument/2006/relationships/image" Target="media/image65.JP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4.xml"/><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header" Target="header2.xml"/><Relationship Id="rId31" Type="http://schemas.openxmlformats.org/officeDocument/2006/relationships/image" Target="media/image17.jpeg"/><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jpg"/><Relationship Id="rId78" Type="http://schemas.openxmlformats.org/officeDocument/2006/relationships/image" Target="media/image60.jpg"/><Relationship Id="rId81" Type="http://schemas.openxmlformats.org/officeDocument/2006/relationships/image" Target="media/image63.jpe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chart" Target="charts/chart3.xml"/><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image" Target="media/image21.jpg"/><Relationship Id="rId34" Type="http://schemas.openxmlformats.org/officeDocument/2006/relationships/header" Target="header5.xml"/><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8.jp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png"/><Relationship Id="rId40" Type="http://schemas.openxmlformats.org/officeDocument/2006/relationships/image" Target="media/image22.jpeg"/><Relationship Id="rId45" Type="http://schemas.openxmlformats.org/officeDocument/2006/relationships/image" Target="media/image27.png"/><Relationship Id="rId66" Type="http://schemas.openxmlformats.org/officeDocument/2006/relationships/image" Target="media/image48.jpg"/><Relationship Id="rId87" Type="http://schemas.openxmlformats.org/officeDocument/2006/relationships/image" Target="media/image69.png"/><Relationship Id="rId61" Type="http://schemas.openxmlformats.org/officeDocument/2006/relationships/image" Target="media/image43.jpg"/><Relationship Id="rId82" Type="http://schemas.openxmlformats.org/officeDocument/2006/relationships/image" Target="media/image64.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header" Target="header6.xml"/><Relationship Id="rId56" Type="http://schemas.openxmlformats.org/officeDocument/2006/relationships/image" Target="media/image38.png"/><Relationship Id="rId77" Type="http://schemas.openxmlformats.org/officeDocument/2006/relationships/image" Target="media/image59.jp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jpeg"/><Relationship Id="rId72" Type="http://schemas.openxmlformats.org/officeDocument/2006/relationships/image" Target="media/image54.jpg"/><Relationship Id="rId93" Type="http://schemas.openxmlformats.org/officeDocument/2006/relationships/image" Target="media/image75.jpeg"/><Relationship Id="rId98" Type="http://schemas.openxmlformats.org/officeDocument/2006/relationships/chart" Target="charts/chart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0A3663"/>
    <w:rsid w:val="000E1F0C"/>
    <w:rsid w:val="00186100"/>
    <w:rsid w:val="001D1176"/>
    <w:rsid w:val="002C6CF3"/>
    <w:rsid w:val="003C7351"/>
    <w:rsid w:val="005915B0"/>
    <w:rsid w:val="006F4C53"/>
    <w:rsid w:val="00793173"/>
    <w:rsid w:val="007F3265"/>
    <w:rsid w:val="008369DD"/>
    <w:rsid w:val="008D4FDF"/>
    <w:rsid w:val="00951676"/>
    <w:rsid w:val="00A77BA1"/>
    <w:rsid w:val="00B56E3F"/>
    <w:rsid w:val="00BA161F"/>
    <w:rsid w:val="00BA4E5B"/>
    <w:rsid w:val="00BC3EA5"/>
    <w:rsid w:val="00C34964"/>
    <w:rsid w:val="00CE0E9A"/>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4FDF"/>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BC1C0-712F-40B8-997F-A46017222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1</TotalTime>
  <Pages>98</Pages>
  <Words>84132</Words>
  <Characters>451792</Characters>
  <Application>Microsoft Office Word</Application>
  <DocSecurity>0</DocSecurity>
  <Lines>9821</Lines>
  <Paragraphs>29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355</cp:revision>
  <cp:lastPrinted>2018-09-20T18:53:00Z</cp:lastPrinted>
  <dcterms:created xsi:type="dcterms:W3CDTF">2018-08-29T15:56:00Z</dcterms:created>
  <dcterms:modified xsi:type="dcterms:W3CDTF">2018-09-20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6">
    <vt:lpwstr>False</vt:lpwstr>
  </property>
  <property fmtid="{D5CDD505-2E9C-101B-9397-08002B2CF9AE}" pid="7" name="CitaviDocumentProperty_1">
    <vt:lpwstr>6.1.0.0</vt:lpwstr>
  </property>
</Properties>
</file>